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1BCF0" w14:textId="77777777" w:rsidR="00D374E2" w:rsidRPr="009F15C9" w:rsidRDefault="00D374E2" w:rsidP="00E706FF">
      <w:pPr>
        <w:jc w:val="center"/>
        <w:rPr>
          <w:rFonts w:ascii="Times New Roman" w:hAnsi="Times New Roman" w:cs="Times New Roman"/>
          <w:b/>
          <w:bCs/>
          <w:i/>
          <w:iCs/>
          <w:kern w:val="3"/>
          <w:lang w:val="lv-LV"/>
        </w:rPr>
      </w:pPr>
      <w:bookmarkStart w:id="0" w:name="_Hlk186457265"/>
      <w:bookmarkStart w:id="1" w:name="_Hlk186457284"/>
      <w:r w:rsidRPr="009F15C9">
        <w:rPr>
          <w:rFonts w:ascii="Times New Roman" w:hAnsi="Times New Roman" w:cs="Times New Roman"/>
          <w:b/>
          <w:bCs/>
          <w:i/>
          <w:iCs/>
          <w:kern w:val="3"/>
          <w:lang w:val="lv-LV"/>
        </w:rPr>
        <w:t>Multidimensional scale of subjective well-being for employed persons (MSWEP)</w:t>
      </w:r>
    </w:p>
    <w:p w14:paraId="12EE0ABF" w14:textId="77777777" w:rsidR="00943AF6" w:rsidRPr="009F15C9" w:rsidRDefault="00943AF6" w:rsidP="00943AF6">
      <w:pPr>
        <w:rPr>
          <w:rFonts w:ascii="Times New Roman" w:hAnsi="Times New Roman" w:cs="Times New Roman"/>
          <w:b/>
          <w:bCs/>
        </w:rPr>
      </w:pPr>
      <w:r w:rsidRPr="009F15C9">
        <w:rPr>
          <w:rFonts w:ascii="Times New Roman" w:hAnsi="Times New Roman" w:cs="Times New Roman"/>
          <w:b/>
          <w:bCs/>
        </w:rPr>
        <w:t>This document includes the following information:</w:t>
      </w:r>
    </w:p>
    <w:p w14:paraId="511F0067" w14:textId="77777777" w:rsidR="00943AF6" w:rsidRPr="009F15C9" w:rsidRDefault="00943AF6" w:rsidP="00943AF6">
      <w:pPr>
        <w:rPr>
          <w:rFonts w:ascii="Times New Roman" w:hAnsi="Times New Roman" w:cs="Times New Roman"/>
        </w:rPr>
      </w:pPr>
      <w:r w:rsidRPr="009F15C9">
        <w:rPr>
          <w:rFonts w:ascii="Times New Roman" w:hAnsi="Times New Roman" w:cs="Times New Roman"/>
        </w:rPr>
        <w:t>1. Instructions for completing the questionnaire.</w:t>
      </w:r>
    </w:p>
    <w:p w14:paraId="2D5F400B" w14:textId="77777777" w:rsidR="00943AF6" w:rsidRPr="009F15C9" w:rsidRDefault="00943AF6" w:rsidP="00943AF6">
      <w:pPr>
        <w:rPr>
          <w:rFonts w:ascii="Times New Roman" w:hAnsi="Times New Roman" w:cs="Times New Roman"/>
        </w:rPr>
      </w:pPr>
      <w:r w:rsidRPr="009F15C9">
        <w:rPr>
          <w:rFonts w:ascii="Times New Roman" w:hAnsi="Times New Roman" w:cs="Times New Roman"/>
        </w:rPr>
        <w:t>2. Questionnaire items.</w:t>
      </w:r>
    </w:p>
    <w:p w14:paraId="3A28AA8E" w14:textId="77777777" w:rsidR="00943AF6" w:rsidRPr="009F15C9" w:rsidRDefault="00943AF6" w:rsidP="00943AF6">
      <w:pPr>
        <w:rPr>
          <w:rFonts w:ascii="Times New Roman" w:hAnsi="Times New Roman" w:cs="Times New Roman"/>
          <w:b/>
          <w:bCs/>
        </w:rPr>
      </w:pPr>
      <w:r w:rsidRPr="009F15C9">
        <w:rPr>
          <w:rFonts w:ascii="Times New Roman" w:hAnsi="Times New Roman" w:cs="Times New Roman"/>
          <w:b/>
          <w:bCs/>
        </w:rPr>
        <w:t>Survey guidelines:</w:t>
      </w:r>
    </w:p>
    <w:p w14:paraId="4523EB25" w14:textId="77777777" w:rsidR="00943AF6" w:rsidRPr="009F15C9" w:rsidRDefault="00943AF6" w:rsidP="00943AF6">
      <w:pPr>
        <w:rPr>
          <w:rFonts w:ascii="Times New Roman" w:hAnsi="Times New Roman" w:cs="Times New Roman"/>
        </w:rPr>
      </w:pPr>
      <w:r w:rsidRPr="009F15C9">
        <w:rPr>
          <w:rFonts w:ascii="Times New Roman" w:hAnsi="Times New Roman" w:cs="Times New Roman"/>
        </w:rPr>
        <w:t>3. Evaluation of the survey results.</w:t>
      </w:r>
    </w:p>
    <w:p w14:paraId="0E00B0F4" w14:textId="77777777" w:rsidR="00943AF6" w:rsidRPr="009F15C9" w:rsidRDefault="00943AF6" w:rsidP="00943AF6">
      <w:pPr>
        <w:rPr>
          <w:rFonts w:ascii="Times New Roman" w:hAnsi="Times New Roman" w:cs="Times New Roman"/>
        </w:rPr>
      </w:pPr>
      <w:r w:rsidRPr="009F15C9">
        <w:rPr>
          <w:rFonts w:ascii="Times New Roman" w:hAnsi="Times New Roman" w:cs="Times New Roman"/>
        </w:rPr>
        <w:t>4. Factor definitions.</w:t>
      </w:r>
    </w:p>
    <w:p w14:paraId="4B913132" w14:textId="77777777" w:rsidR="00943AF6" w:rsidRPr="009F15C9" w:rsidRDefault="00943AF6" w:rsidP="00943AF6">
      <w:pPr>
        <w:rPr>
          <w:rFonts w:ascii="Times New Roman" w:hAnsi="Times New Roman" w:cs="Times New Roman"/>
        </w:rPr>
      </w:pPr>
      <w:r w:rsidRPr="009F15C9">
        <w:rPr>
          <w:rFonts w:ascii="Times New Roman" w:hAnsi="Times New Roman" w:cs="Times New Roman"/>
        </w:rPr>
        <w:t>5. Item grouping according to the factors.</w:t>
      </w:r>
      <w:bookmarkEnd w:id="0"/>
    </w:p>
    <w:p w14:paraId="020F461E" w14:textId="1D233185" w:rsidR="002E2028" w:rsidRPr="009F15C9" w:rsidRDefault="002E2028" w:rsidP="002E2028">
      <w:pPr>
        <w:jc w:val="center"/>
        <w:rPr>
          <w:rFonts w:ascii="Times New Roman" w:eastAsia="Times New Roman" w:hAnsi="Times New Roman" w:cs="Times New Roman"/>
          <w:i/>
        </w:rPr>
      </w:pPr>
      <w:r w:rsidRPr="009F15C9">
        <w:rPr>
          <w:rFonts w:ascii="Times New Roman" w:eastAsia="Times New Roman" w:hAnsi="Times New Roman" w:cs="Times New Roman"/>
          <w:b/>
          <w:u w:val="single"/>
        </w:rPr>
        <w:t xml:space="preserve">PLEASE READ THE </w:t>
      </w:r>
      <w:r w:rsidR="00A95BBD" w:rsidRPr="009F15C9">
        <w:rPr>
          <w:rFonts w:ascii="Times New Roman" w:eastAsia="Times New Roman" w:hAnsi="Times New Roman" w:cs="Times New Roman"/>
          <w:b/>
          <w:u w:val="single"/>
        </w:rPr>
        <w:t>QUESTIONNAIRE</w:t>
      </w:r>
      <w:r w:rsidRPr="009F15C9">
        <w:rPr>
          <w:rFonts w:ascii="Times New Roman" w:eastAsia="Times New Roman" w:hAnsi="Times New Roman" w:cs="Times New Roman"/>
          <w:b/>
          <w:u w:val="single"/>
        </w:rPr>
        <w:t xml:space="preserve"> INSTRUCTIONS FIRST</w:t>
      </w:r>
    </w:p>
    <w:p w14:paraId="723C5DB8" w14:textId="22349E64" w:rsidR="00714840" w:rsidRPr="009F15C9" w:rsidRDefault="00A95BBD" w:rsidP="008F59D9">
      <w:pPr>
        <w:ind w:left="-426" w:right="403"/>
        <w:jc w:val="both"/>
        <w:rPr>
          <w:rFonts w:ascii="Times New Roman" w:eastAsia="Times New Roman" w:hAnsi="Times New Roman" w:cs="Times New Roman"/>
        </w:rPr>
      </w:pPr>
      <w:r w:rsidRPr="009F15C9">
        <w:rPr>
          <w:rFonts w:ascii="Times New Roman" w:eastAsia="Times New Roman" w:hAnsi="Times New Roman" w:cs="Times New Roman"/>
        </w:rPr>
        <w:t>The questionnaire contains statements about how people tend to feel in their day-to-day life at the workplace.</w:t>
      </w:r>
      <w:r w:rsidR="002E2028" w:rsidRPr="009F15C9">
        <w:rPr>
          <w:rFonts w:ascii="Times New Roman" w:eastAsia="Times New Roman" w:hAnsi="Times New Roman" w:cs="Times New Roman"/>
        </w:rPr>
        <w:t xml:space="preserve"> Please tick one answer per line. Read each statement/question and rate how much you agree or disagree with each statement</w:t>
      </w:r>
      <w:r w:rsidR="00F349FF" w:rsidRPr="009F15C9">
        <w:rPr>
          <w:rFonts w:ascii="Times New Roman" w:eastAsia="Times New Roman" w:hAnsi="Times New Roman" w:cs="Times New Roman"/>
        </w:rPr>
        <w:t>.</w:t>
      </w:r>
    </w:p>
    <w:p w14:paraId="7B395CAE" w14:textId="77777777" w:rsidR="002E2028" w:rsidRPr="009F15C9" w:rsidRDefault="002E2028" w:rsidP="002E2028">
      <w:pPr>
        <w:jc w:val="center"/>
        <w:rPr>
          <w:rFonts w:ascii="Times New Roman" w:eastAsia="Times New Roman" w:hAnsi="Times New Roman" w:cs="Times New Roman"/>
          <w:b/>
        </w:rPr>
      </w:pPr>
      <w:bookmarkStart w:id="2" w:name="_Hlk177393222"/>
      <w:r w:rsidRPr="009F15C9">
        <w:rPr>
          <w:rFonts w:ascii="Times New Roman" w:eastAsia="Times New Roman" w:hAnsi="Times New Roman" w:cs="Times New Roman"/>
          <w:b/>
        </w:rPr>
        <w:t>Please indicate the extent to which you agree or disagree with the statements about your personal experience at work</w:t>
      </w:r>
    </w:p>
    <w:bookmarkEnd w:id="2"/>
    <w:p w14:paraId="62A56E07" w14:textId="77777777" w:rsidR="002E2028" w:rsidRPr="009F15C9" w:rsidRDefault="002E2028" w:rsidP="002E2028">
      <w:pPr>
        <w:jc w:val="center"/>
        <w:rPr>
          <w:rFonts w:ascii="Times New Roman" w:eastAsia="Times New Roman" w:hAnsi="Times New Roman" w:cs="Times New Roman"/>
        </w:rPr>
      </w:pPr>
      <w:r w:rsidRPr="009F15C9">
        <w:rPr>
          <w:rFonts w:ascii="Times New Roman" w:eastAsia="Times New Roman" w:hAnsi="Times New Roman" w:cs="Times New Roman"/>
          <w:i/>
        </w:rPr>
        <w:t>Tick one answer per line</w:t>
      </w:r>
    </w:p>
    <w:tbl>
      <w:tblPr>
        <w:tblStyle w:val="Vienkratabula2"/>
        <w:tblW w:w="10206" w:type="dxa"/>
        <w:tblInd w:w="-426" w:type="dxa"/>
        <w:tblLayout w:type="fixed"/>
        <w:tblLook w:val="0400" w:firstRow="0" w:lastRow="0" w:firstColumn="0" w:lastColumn="0" w:noHBand="0" w:noVBand="1"/>
      </w:tblPr>
      <w:tblGrid>
        <w:gridCol w:w="1559"/>
        <w:gridCol w:w="1559"/>
        <w:gridCol w:w="1559"/>
        <w:gridCol w:w="1845"/>
        <w:gridCol w:w="2128"/>
        <w:gridCol w:w="1556"/>
      </w:tblGrid>
      <w:tr w:rsidR="009F15C9" w:rsidRPr="009F15C9" w14:paraId="5F83EE65" w14:textId="77777777" w:rsidTr="00970C24">
        <w:trPr>
          <w:cnfStyle w:val="000000100000" w:firstRow="0" w:lastRow="0" w:firstColumn="0" w:lastColumn="0" w:oddVBand="0" w:evenVBand="0" w:oddHBand="1" w:evenHBand="0" w:firstRowFirstColumn="0" w:firstRowLastColumn="0" w:lastRowFirstColumn="0" w:lastRowLastColumn="0"/>
          <w:trHeight w:val="593"/>
        </w:trPr>
        <w:tc>
          <w:tcPr>
            <w:tcW w:w="1559" w:type="dxa"/>
            <w:hideMark/>
          </w:tcPr>
          <w:bookmarkEnd w:id="1"/>
          <w:p w14:paraId="5383DC93"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1</w:t>
            </w:r>
          </w:p>
          <w:p w14:paraId="04B1CB26" w14:textId="6D61CFD9" w:rsidR="00F35D4F" w:rsidRPr="009F15C9" w:rsidRDefault="007E2599">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Strongly</w:t>
            </w:r>
            <w:r w:rsidR="00A95BBD" w:rsidRPr="009F15C9">
              <w:rPr>
                <w:rFonts w:ascii="Times New Roman" w:eastAsia="Times New Roman" w:hAnsi="Times New Roman" w:cs="Times New Roman"/>
                <w:b/>
                <w:sz w:val="18"/>
                <w:szCs w:val="18"/>
              </w:rPr>
              <w:t xml:space="preserve"> disagree</w:t>
            </w:r>
          </w:p>
        </w:tc>
        <w:tc>
          <w:tcPr>
            <w:tcW w:w="1559" w:type="dxa"/>
          </w:tcPr>
          <w:p w14:paraId="33CB18D1"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2</w:t>
            </w:r>
          </w:p>
          <w:p w14:paraId="0BBFE823" w14:textId="1172EB69" w:rsidR="00F35D4F" w:rsidRPr="009F15C9" w:rsidRDefault="00F35D4F" w:rsidP="00BF47D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Disagree</w:t>
            </w:r>
          </w:p>
        </w:tc>
        <w:tc>
          <w:tcPr>
            <w:tcW w:w="1559" w:type="dxa"/>
            <w:hideMark/>
          </w:tcPr>
          <w:p w14:paraId="5C3941FB"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3</w:t>
            </w:r>
          </w:p>
          <w:p w14:paraId="1BA52E06"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Rather disagree</w:t>
            </w:r>
          </w:p>
        </w:tc>
        <w:tc>
          <w:tcPr>
            <w:tcW w:w="1845" w:type="dxa"/>
            <w:hideMark/>
          </w:tcPr>
          <w:p w14:paraId="2AE36EFA"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4</w:t>
            </w:r>
          </w:p>
          <w:p w14:paraId="72253BA4"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Rather agree</w:t>
            </w:r>
          </w:p>
        </w:tc>
        <w:tc>
          <w:tcPr>
            <w:tcW w:w="2128" w:type="dxa"/>
          </w:tcPr>
          <w:p w14:paraId="196E0614"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5</w:t>
            </w:r>
          </w:p>
          <w:p w14:paraId="749776F6" w14:textId="69D9CE91" w:rsidR="00F35D4F" w:rsidRPr="009F15C9" w:rsidRDefault="00F35D4F" w:rsidP="00BF47D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Agree</w:t>
            </w:r>
          </w:p>
        </w:tc>
        <w:tc>
          <w:tcPr>
            <w:tcW w:w="1556" w:type="dxa"/>
          </w:tcPr>
          <w:p w14:paraId="71BBBC51" w14:textId="77777777" w:rsidR="00F35D4F" w:rsidRPr="009F15C9" w:rsidRDefault="00F35D4F">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6</w:t>
            </w:r>
          </w:p>
          <w:p w14:paraId="56669F5C" w14:textId="1A09EA7E" w:rsidR="00F35D4F" w:rsidRPr="009F15C9" w:rsidRDefault="007E2599" w:rsidP="00BF47D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Strongly</w:t>
            </w:r>
            <w:r w:rsidR="00F35D4F" w:rsidRPr="009F15C9">
              <w:rPr>
                <w:rFonts w:ascii="Times New Roman" w:eastAsia="Times New Roman" w:hAnsi="Times New Roman" w:cs="Times New Roman"/>
                <w:b/>
                <w:sz w:val="18"/>
                <w:szCs w:val="18"/>
              </w:rPr>
              <w:t xml:space="preserve"> agree</w:t>
            </w:r>
          </w:p>
        </w:tc>
      </w:tr>
    </w:tbl>
    <w:p w14:paraId="0D224BBC" w14:textId="77777777" w:rsidR="00BE4B33" w:rsidRPr="009F15C9" w:rsidRDefault="00BE4B33" w:rsidP="002E2028">
      <w:pPr>
        <w:spacing w:line="360" w:lineRule="auto"/>
        <w:jc w:val="both"/>
        <w:rPr>
          <w:rFonts w:ascii="Times New Roman" w:eastAsia="Times New Roman" w:hAnsi="Times New Roman" w:cs="Times New Roman"/>
        </w:rPr>
      </w:pPr>
    </w:p>
    <w:tbl>
      <w:tblPr>
        <w:tblStyle w:val="Vienkratabula2"/>
        <w:tblW w:w="10204" w:type="dxa"/>
        <w:tblInd w:w="-426" w:type="dxa"/>
        <w:tblLayout w:type="fixed"/>
        <w:tblLook w:val="04A0" w:firstRow="1" w:lastRow="0" w:firstColumn="1" w:lastColumn="0" w:noHBand="0" w:noVBand="1"/>
      </w:tblPr>
      <w:tblGrid>
        <w:gridCol w:w="568"/>
        <w:gridCol w:w="4536"/>
        <w:gridCol w:w="850"/>
        <w:gridCol w:w="850"/>
        <w:gridCol w:w="850"/>
        <w:gridCol w:w="850"/>
        <w:gridCol w:w="850"/>
        <w:gridCol w:w="850"/>
      </w:tblGrid>
      <w:tr w:rsidR="009F15C9" w:rsidRPr="009F15C9" w14:paraId="3E7B5F70" w14:textId="77777777" w:rsidTr="0071484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79ADE34F" w14:textId="762FC3FE" w:rsidR="00F35D4F" w:rsidRPr="009F15C9" w:rsidRDefault="00F35D4F"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p>
        </w:tc>
        <w:tc>
          <w:tcPr>
            <w:tcW w:w="4536" w:type="dxa"/>
            <w:vAlign w:val="center"/>
            <w:hideMark/>
          </w:tcPr>
          <w:p w14:paraId="1EF64690" w14:textId="77777777" w:rsidR="00F35D4F" w:rsidRPr="009F15C9" w:rsidRDefault="00F35D4F" w:rsidP="00B848A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I am generally satisfied with my professional life</w:t>
            </w:r>
          </w:p>
        </w:tc>
        <w:tc>
          <w:tcPr>
            <w:tcW w:w="850" w:type="dxa"/>
            <w:vAlign w:val="center"/>
            <w:hideMark/>
          </w:tcPr>
          <w:p w14:paraId="682298D4"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p>
        </w:tc>
        <w:tc>
          <w:tcPr>
            <w:tcW w:w="850" w:type="dxa"/>
            <w:vAlign w:val="center"/>
            <w:hideMark/>
          </w:tcPr>
          <w:p w14:paraId="124DEF22"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p>
        </w:tc>
        <w:tc>
          <w:tcPr>
            <w:tcW w:w="850" w:type="dxa"/>
            <w:vAlign w:val="center"/>
            <w:hideMark/>
          </w:tcPr>
          <w:p w14:paraId="52DBB754"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3</w:t>
            </w:r>
          </w:p>
        </w:tc>
        <w:tc>
          <w:tcPr>
            <w:tcW w:w="850" w:type="dxa"/>
            <w:vAlign w:val="center"/>
            <w:hideMark/>
          </w:tcPr>
          <w:p w14:paraId="5214F266"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4</w:t>
            </w:r>
          </w:p>
        </w:tc>
        <w:tc>
          <w:tcPr>
            <w:tcW w:w="850" w:type="dxa"/>
            <w:vAlign w:val="center"/>
            <w:hideMark/>
          </w:tcPr>
          <w:p w14:paraId="08A40794"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5</w:t>
            </w:r>
          </w:p>
        </w:tc>
        <w:tc>
          <w:tcPr>
            <w:tcW w:w="850" w:type="dxa"/>
            <w:vAlign w:val="center"/>
            <w:hideMark/>
          </w:tcPr>
          <w:p w14:paraId="17C3680C" w14:textId="77777777" w:rsidR="00F35D4F" w:rsidRPr="009F15C9" w:rsidRDefault="00F35D4F" w:rsidP="001670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6</w:t>
            </w:r>
          </w:p>
        </w:tc>
      </w:tr>
      <w:tr w:rsidR="009F15C9" w:rsidRPr="009F15C9" w14:paraId="5FA2688B" w14:textId="77777777" w:rsidTr="0071484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1E0925AE" w14:textId="18F98DBC" w:rsidR="00F35D4F" w:rsidRPr="009F15C9" w:rsidRDefault="00F35D4F"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p>
        </w:tc>
        <w:tc>
          <w:tcPr>
            <w:tcW w:w="4536" w:type="dxa"/>
            <w:vAlign w:val="center"/>
            <w:hideMark/>
          </w:tcPr>
          <w:p w14:paraId="5FF73D74" w14:textId="77777777" w:rsidR="00F35D4F" w:rsidRPr="009F15C9" w:rsidRDefault="00F35D4F" w:rsidP="00B848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 trust other people in our organisation</w:t>
            </w:r>
          </w:p>
        </w:tc>
        <w:tc>
          <w:tcPr>
            <w:tcW w:w="850" w:type="dxa"/>
            <w:vAlign w:val="center"/>
            <w:hideMark/>
          </w:tcPr>
          <w:p w14:paraId="5A8A0FA4"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7D86F1A6"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3CF15CCC"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1281E2BE"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1BE44454"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1F1E11ED"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3BBEDB60" w14:textId="77777777" w:rsidTr="00714840">
        <w:trPr>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74918638" w14:textId="4AED856C" w:rsidR="00F35D4F" w:rsidRPr="009F15C9" w:rsidRDefault="00F35D4F"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3</w:t>
            </w:r>
          </w:p>
        </w:tc>
        <w:tc>
          <w:tcPr>
            <w:tcW w:w="4536" w:type="dxa"/>
            <w:vAlign w:val="center"/>
            <w:hideMark/>
          </w:tcPr>
          <w:p w14:paraId="0DD6F780" w14:textId="77777777" w:rsidR="00F35D4F" w:rsidRPr="009F15C9" w:rsidRDefault="00F35D4F" w:rsidP="00B848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 trust my line manager</w:t>
            </w:r>
          </w:p>
        </w:tc>
        <w:tc>
          <w:tcPr>
            <w:tcW w:w="850" w:type="dxa"/>
            <w:vAlign w:val="center"/>
            <w:hideMark/>
          </w:tcPr>
          <w:p w14:paraId="0D91E603"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3131B2EB"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5AA9B331"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3B4C4621"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782B25F8"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2A5C8DF6"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0FF7C813" w14:textId="77777777" w:rsidTr="0071484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23F2D6E1" w14:textId="2D80E982" w:rsidR="00F35D4F" w:rsidRPr="009F15C9" w:rsidRDefault="00F35D4F"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4</w:t>
            </w:r>
          </w:p>
        </w:tc>
        <w:tc>
          <w:tcPr>
            <w:tcW w:w="4536" w:type="dxa"/>
            <w:vAlign w:val="center"/>
            <w:hideMark/>
          </w:tcPr>
          <w:p w14:paraId="362A49E2" w14:textId="3287966C" w:rsidR="00F35D4F" w:rsidRPr="009F15C9" w:rsidRDefault="00A11820" w:rsidP="00B848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 am satisfied with the interpersonal communication at work</w:t>
            </w:r>
          </w:p>
        </w:tc>
        <w:tc>
          <w:tcPr>
            <w:tcW w:w="850" w:type="dxa"/>
            <w:vAlign w:val="center"/>
            <w:hideMark/>
          </w:tcPr>
          <w:p w14:paraId="2051DC64"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7F809A14"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03A3E27C"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41347435"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145AE1D5"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7D967447"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46CB7896" w14:textId="77777777" w:rsidTr="00714840">
        <w:trPr>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2FC3332E" w14:textId="7E1B81B1" w:rsidR="00F35D4F" w:rsidRPr="009F15C9" w:rsidRDefault="00F35D4F"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5</w:t>
            </w:r>
          </w:p>
        </w:tc>
        <w:tc>
          <w:tcPr>
            <w:tcW w:w="4536" w:type="dxa"/>
            <w:vAlign w:val="center"/>
            <w:hideMark/>
          </w:tcPr>
          <w:p w14:paraId="6E8F40FA" w14:textId="77777777" w:rsidR="00F35D4F" w:rsidRPr="009F15C9" w:rsidRDefault="00F35D4F" w:rsidP="00B848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My skills match my responsibilities</w:t>
            </w:r>
          </w:p>
        </w:tc>
        <w:tc>
          <w:tcPr>
            <w:tcW w:w="850" w:type="dxa"/>
            <w:vAlign w:val="center"/>
            <w:hideMark/>
          </w:tcPr>
          <w:p w14:paraId="49170653"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135A82DC"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125AEA32"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44D74373"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114370F7"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63517391"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5419C2D6" w14:textId="77777777" w:rsidTr="0071484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38BBA006" w14:textId="20BE591E" w:rsidR="00F35D4F" w:rsidRPr="009F15C9" w:rsidRDefault="00534D12"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6</w:t>
            </w:r>
          </w:p>
        </w:tc>
        <w:tc>
          <w:tcPr>
            <w:tcW w:w="4536" w:type="dxa"/>
            <w:vAlign w:val="center"/>
            <w:hideMark/>
          </w:tcPr>
          <w:p w14:paraId="10F6E86A" w14:textId="77777777" w:rsidR="00F35D4F" w:rsidRPr="009F15C9" w:rsidRDefault="00F35D4F" w:rsidP="00B848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My work makes a positive contribution to society</w:t>
            </w:r>
          </w:p>
        </w:tc>
        <w:tc>
          <w:tcPr>
            <w:tcW w:w="850" w:type="dxa"/>
            <w:vAlign w:val="center"/>
            <w:hideMark/>
          </w:tcPr>
          <w:p w14:paraId="6697758D"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5B859A7B"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2F844EFB"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01D6B50D"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24EC5A3D"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1A4E9794" w14:textId="77777777" w:rsidR="00F35D4F" w:rsidRPr="009F15C9" w:rsidRDefault="00F35D4F"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1F7B5FE3" w14:textId="77777777" w:rsidTr="00714840">
        <w:trPr>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hideMark/>
          </w:tcPr>
          <w:p w14:paraId="7B545CD0" w14:textId="22E0B4B0" w:rsidR="00F35D4F" w:rsidRPr="009F15C9" w:rsidRDefault="00534D12"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7</w:t>
            </w:r>
          </w:p>
        </w:tc>
        <w:tc>
          <w:tcPr>
            <w:tcW w:w="4536" w:type="dxa"/>
            <w:vAlign w:val="center"/>
            <w:hideMark/>
          </w:tcPr>
          <w:p w14:paraId="6E7985EE" w14:textId="77777777" w:rsidR="00F35D4F" w:rsidRPr="009F15C9" w:rsidRDefault="00F35D4F" w:rsidP="00B848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My job offers good career opportunities</w:t>
            </w:r>
          </w:p>
        </w:tc>
        <w:tc>
          <w:tcPr>
            <w:tcW w:w="850" w:type="dxa"/>
            <w:vAlign w:val="center"/>
            <w:hideMark/>
          </w:tcPr>
          <w:p w14:paraId="6220D7BB"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hideMark/>
          </w:tcPr>
          <w:p w14:paraId="21010BEF"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hideMark/>
          </w:tcPr>
          <w:p w14:paraId="403391FC"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hideMark/>
          </w:tcPr>
          <w:p w14:paraId="1574594D"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hideMark/>
          </w:tcPr>
          <w:p w14:paraId="2B928FE7"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hideMark/>
          </w:tcPr>
          <w:p w14:paraId="30A75BD9" w14:textId="77777777" w:rsidR="00F35D4F" w:rsidRPr="009F15C9" w:rsidRDefault="00F35D4F" w:rsidP="001670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r w:rsidR="009F15C9" w:rsidRPr="009F15C9" w14:paraId="60CDD824" w14:textId="77777777" w:rsidTr="0071484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8" w:type="dxa"/>
            <w:vAlign w:val="center"/>
          </w:tcPr>
          <w:p w14:paraId="505D8C9B" w14:textId="64FE1F11" w:rsidR="000127E7" w:rsidRPr="009F15C9" w:rsidRDefault="00534D12" w:rsidP="00A538ED">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8</w:t>
            </w:r>
          </w:p>
        </w:tc>
        <w:tc>
          <w:tcPr>
            <w:tcW w:w="4536" w:type="dxa"/>
            <w:vAlign w:val="center"/>
          </w:tcPr>
          <w:p w14:paraId="2FE8032E" w14:textId="0A596DC5" w:rsidR="000127E7" w:rsidRPr="009F15C9" w:rsidRDefault="000127E7" w:rsidP="00B848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 am generally satisfied with my work in this organisation</w:t>
            </w:r>
          </w:p>
        </w:tc>
        <w:tc>
          <w:tcPr>
            <w:tcW w:w="850" w:type="dxa"/>
            <w:vAlign w:val="center"/>
          </w:tcPr>
          <w:p w14:paraId="72CED2A0" w14:textId="719C40DA"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850" w:type="dxa"/>
            <w:vAlign w:val="center"/>
          </w:tcPr>
          <w:p w14:paraId="037338F1" w14:textId="1270DC0A"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c>
          <w:tcPr>
            <w:tcW w:w="850" w:type="dxa"/>
            <w:vAlign w:val="center"/>
          </w:tcPr>
          <w:p w14:paraId="765C2FEB" w14:textId="0EB63464"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3</w:t>
            </w:r>
          </w:p>
        </w:tc>
        <w:tc>
          <w:tcPr>
            <w:tcW w:w="850" w:type="dxa"/>
            <w:vAlign w:val="center"/>
          </w:tcPr>
          <w:p w14:paraId="49A73751" w14:textId="04C6B0D0"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4</w:t>
            </w:r>
          </w:p>
        </w:tc>
        <w:tc>
          <w:tcPr>
            <w:tcW w:w="850" w:type="dxa"/>
            <w:vAlign w:val="center"/>
          </w:tcPr>
          <w:p w14:paraId="2F01FC76" w14:textId="5579C54C"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5</w:t>
            </w:r>
          </w:p>
        </w:tc>
        <w:tc>
          <w:tcPr>
            <w:tcW w:w="850" w:type="dxa"/>
            <w:vAlign w:val="center"/>
          </w:tcPr>
          <w:p w14:paraId="7A3F1321" w14:textId="3B92D51E" w:rsidR="000127E7" w:rsidRPr="009F15C9" w:rsidRDefault="000127E7" w:rsidP="001670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6</w:t>
            </w:r>
          </w:p>
        </w:tc>
      </w:tr>
    </w:tbl>
    <w:p w14:paraId="250D4AC3" w14:textId="77777777" w:rsidR="005C5A5B" w:rsidRPr="009F15C9" w:rsidRDefault="005C5A5B" w:rsidP="005C5A5B">
      <w:pPr>
        <w:jc w:val="center"/>
        <w:rPr>
          <w:rFonts w:ascii="Times New Roman" w:eastAsia="Times New Roman" w:hAnsi="Times New Roman" w:cs="Times New Roman"/>
          <w:b/>
        </w:rPr>
      </w:pPr>
    </w:p>
    <w:p w14:paraId="4948B7E0" w14:textId="77777777" w:rsidR="0020308B" w:rsidRPr="009F15C9" w:rsidRDefault="0020308B" w:rsidP="005C5A5B">
      <w:pPr>
        <w:jc w:val="center"/>
        <w:rPr>
          <w:rFonts w:ascii="Times New Roman" w:eastAsia="Times New Roman" w:hAnsi="Times New Roman" w:cs="Times New Roman"/>
          <w:b/>
        </w:rPr>
      </w:pPr>
    </w:p>
    <w:p w14:paraId="224E4EE9" w14:textId="77777777" w:rsidR="0020308B" w:rsidRPr="009F15C9" w:rsidRDefault="0020308B" w:rsidP="005C5A5B">
      <w:pPr>
        <w:jc w:val="center"/>
        <w:rPr>
          <w:rFonts w:ascii="Times New Roman" w:eastAsia="Times New Roman" w:hAnsi="Times New Roman" w:cs="Times New Roman"/>
          <w:b/>
        </w:rPr>
      </w:pPr>
    </w:p>
    <w:p w14:paraId="44B9208C" w14:textId="77777777" w:rsidR="00C04987" w:rsidRPr="009F15C9" w:rsidRDefault="00C04987" w:rsidP="005C5A5B">
      <w:pPr>
        <w:jc w:val="center"/>
        <w:rPr>
          <w:rFonts w:ascii="Times New Roman" w:eastAsia="Times New Roman" w:hAnsi="Times New Roman" w:cs="Times New Roman"/>
          <w:b/>
        </w:rPr>
      </w:pPr>
    </w:p>
    <w:p w14:paraId="30B67410" w14:textId="05C2EEC2" w:rsidR="0091174D" w:rsidRPr="009F15C9" w:rsidRDefault="00A11820" w:rsidP="005C5A5B">
      <w:pPr>
        <w:jc w:val="center"/>
        <w:rPr>
          <w:rFonts w:ascii="Times New Roman" w:eastAsia="Times New Roman" w:hAnsi="Times New Roman" w:cs="Times New Roman"/>
          <w:b/>
          <w:highlight w:val="white"/>
        </w:rPr>
      </w:pPr>
      <w:r w:rsidRPr="009F15C9">
        <w:rPr>
          <w:rFonts w:ascii="Times New Roman" w:eastAsia="Times New Roman" w:hAnsi="Times New Roman" w:cs="Times New Roman"/>
          <w:b/>
        </w:rPr>
        <w:lastRenderedPageBreak/>
        <w:t>Please indicate how often you experience the following in the workplace</w:t>
      </w:r>
    </w:p>
    <w:p w14:paraId="37680D00" w14:textId="06C43874" w:rsidR="002E2028" w:rsidRPr="009F15C9" w:rsidRDefault="002E2028" w:rsidP="005C5A5B">
      <w:pPr>
        <w:jc w:val="center"/>
        <w:rPr>
          <w:rFonts w:ascii="Times New Roman" w:eastAsia="Times New Roman" w:hAnsi="Times New Roman" w:cs="Times New Roman"/>
          <w:i/>
          <w:highlight w:val="white"/>
        </w:rPr>
      </w:pPr>
      <w:r w:rsidRPr="009F15C9">
        <w:rPr>
          <w:rFonts w:ascii="Times New Roman" w:eastAsia="Times New Roman" w:hAnsi="Times New Roman" w:cs="Times New Roman"/>
          <w:i/>
          <w:highlight w:val="white"/>
        </w:rPr>
        <w:t>Tick one answer per line</w:t>
      </w:r>
    </w:p>
    <w:tbl>
      <w:tblPr>
        <w:tblStyle w:val="Vienkratabula2"/>
        <w:tblW w:w="10348" w:type="dxa"/>
        <w:tblInd w:w="-567" w:type="dxa"/>
        <w:tblLayout w:type="fixed"/>
        <w:tblLook w:val="0400" w:firstRow="0" w:lastRow="0" w:firstColumn="0" w:lastColumn="0" w:noHBand="0" w:noVBand="1"/>
      </w:tblPr>
      <w:tblGrid>
        <w:gridCol w:w="1559"/>
        <w:gridCol w:w="1559"/>
        <w:gridCol w:w="1559"/>
        <w:gridCol w:w="1845"/>
        <w:gridCol w:w="2128"/>
        <w:gridCol w:w="1698"/>
      </w:tblGrid>
      <w:tr w:rsidR="009F15C9" w:rsidRPr="009F15C9" w14:paraId="7ED285B9" w14:textId="77777777" w:rsidTr="00A95BBD">
        <w:trPr>
          <w:cnfStyle w:val="000000100000" w:firstRow="0" w:lastRow="0" w:firstColumn="0" w:lastColumn="0" w:oddVBand="0" w:evenVBand="0" w:oddHBand="1" w:evenHBand="0" w:firstRowFirstColumn="0" w:firstRowLastColumn="0" w:lastRowFirstColumn="0" w:lastRowLastColumn="0"/>
          <w:trHeight w:val="593"/>
        </w:trPr>
        <w:tc>
          <w:tcPr>
            <w:tcW w:w="1559" w:type="dxa"/>
            <w:hideMark/>
          </w:tcPr>
          <w:p w14:paraId="30FE9FB2" w14:textId="4C6E6B28" w:rsidR="00F87989" w:rsidRPr="009F15C9" w:rsidRDefault="00F87989" w:rsidP="00A95BBD">
            <w:pPr>
              <w:jc w:val="center"/>
              <w:rPr>
                <w:rFonts w:ascii="Times New Roman" w:eastAsia="Times New Roman" w:hAnsi="Times New Roman" w:cs="Times New Roman"/>
                <w:b/>
                <w:sz w:val="18"/>
                <w:szCs w:val="18"/>
              </w:rPr>
            </w:pPr>
            <w:bookmarkStart w:id="3" w:name="_Hlk178065716"/>
            <w:r w:rsidRPr="009F15C9">
              <w:rPr>
                <w:rFonts w:ascii="Times New Roman" w:eastAsia="Times New Roman" w:hAnsi="Times New Roman" w:cs="Times New Roman"/>
                <w:b/>
                <w:sz w:val="18"/>
                <w:szCs w:val="18"/>
              </w:rPr>
              <w:t>1</w:t>
            </w:r>
          </w:p>
          <w:p w14:paraId="33414010" w14:textId="75ECB6F9"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At no </w:t>
            </w:r>
            <w:r w:rsidR="007E2599" w:rsidRPr="009F15C9">
              <w:rPr>
                <w:rFonts w:ascii="Times New Roman" w:eastAsia="Times New Roman" w:hAnsi="Times New Roman" w:cs="Times New Roman"/>
                <w:b/>
                <w:sz w:val="18"/>
                <w:szCs w:val="18"/>
              </w:rPr>
              <w:t>time</w:t>
            </w:r>
          </w:p>
        </w:tc>
        <w:tc>
          <w:tcPr>
            <w:tcW w:w="1559" w:type="dxa"/>
          </w:tcPr>
          <w:p w14:paraId="69437BD4" w14:textId="1CB9C666"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2</w:t>
            </w:r>
          </w:p>
          <w:p w14:paraId="5CF261EF"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Sometimes</w:t>
            </w:r>
          </w:p>
        </w:tc>
        <w:tc>
          <w:tcPr>
            <w:tcW w:w="1559" w:type="dxa"/>
            <w:hideMark/>
          </w:tcPr>
          <w:p w14:paraId="59A3F992" w14:textId="0B454F01"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3</w:t>
            </w:r>
          </w:p>
          <w:p w14:paraId="02AA3786"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Less than half the time</w:t>
            </w:r>
          </w:p>
        </w:tc>
        <w:tc>
          <w:tcPr>
            <w:tcW w:w="1845" w:type="dxa"/>
            <w:hideMark/>
          </w:tcPr>
          <w:p w14:paraId="5720CF38" w14:textId="4C72C9C9"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4</w:t>
            </w:r>
          </w:p>
          <w:p w14:paraId="20BA7263"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More than half </w:t>
            </w:r>
          </w:p>
          <w:p w14:paraId="2BC2FEAE" w14:textId="3CAA587B" w:rsidR="00F87989" w:rsidRPr="009F15C9" w:rsidRDefault="00CD211F"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the </w:t>
            </w:r>
            <w:r w:rsidR="00F87989" w:rsidRPr="009F15C9">
              <w:rPr>
                <w:rFonts w:ascii="Times New Roman" w:eastAsia="Times New Roman" w:hAnsi="Times New Roman" w:cs="Times New Roman"/>
                <w:b/>
                <w:sz w:val="18"/>
                <w:szCs w:val="18"/>
              </w:rPr>
              <w:t>time</w:t>
            </w:r>
          </w:p>
        </w:tc>
        <w:tc>
          <w:tcPr>
            <w:tcW w:w="2128" w:type="dxa"/>
          </w:tcPr>
          <w:p w14:paraId="72B13452" w14:textId="333C722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5</w:t>
            </w:r>
          </w:p>
          <w:p w14:paraId="13312933"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Most </w:t>
            </w:r>
          </w:p>
          <w:p w14:paraId="6006434C"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time</w:t>
            </w:r>
          </w:p>
        </w:tc>
        <w:tc>
          <w:tcPr>
            <w:tcW w:w="1698" w:type="dxa"/>
          </w:tcPr>
          <w:p w14:paraId="6B50962B" w14:textId="6615ABD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6</w:t>
            </w:r>
          </w:p>
          <w:p w14:paraId="0D9DEE7A"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All the time</w:t>
            </w:r>
          </w:p>
        </w:tc>
      </w:tr>
      <w:bookmarkEnd w:id="3"/>
    </w:tbl>
    <w:p w14:paraId="614752D0" w14:textId="77777777" w:rsidR="00713151" w:rsidRPr="009F15C9" w:rsidRDefault="00713151" w:rsidP="00713151">
      <w:pPr>
        <w:rPr>
          <w:rFonts w:ascii="Times New Roman" w:eastAsia="Times New Roman" w:hAnsi="Times New Roman" w:cs="Times New Roman"/>
          <w:i/>
          <w:highlight w:val="white"/>
        </w:rPr>
      </w:pPr>
    </w:p>
    <w:tbl>
      <w:tblPr>
        <w:tblStyle w:val="Vienkratabula2"/>
        <w:tblW w:w="10199" w:type="dxa"/>
        <w:tblInd w:w="-426" w:type="dxa"/>
        <w:tblLayout w:type="fixed"/>
        <w:tblLook w:val="04A0" w:firstRow="1" w:lastRow="0" w:firstColumn="1" w:lastColumn="0" w:noHBand="0" w:noVBand="1"/>
      </w:tblPr>
      <w:tblGrid>
        <w:gridCol w:w="564"/>
        <w:gridCol w:w="4535"/>
        <w:gridCol w:w="850"/>
        <w:gridCol w:w="850"/>
        <w:gridCol w:w="850"/>
        <w:gridCol w:w="850"/>
        <w:gridCol w:w="850"/>
        <w:gridCol w:w="850"/>
      </w:tblGrid>
      <w:tr w:rsidR="009F15C9" w:rsidRPr="009F15C9" w14:paraId="6DD92BE6" w14:textId="27665500" w:rsidTr="00BC25EC">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5C78E89A" w14:textId="35D7A5D3"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9</w:t>
            </w:r>
          </w:p>
        </w:tc>
        <w:tc>
          <w:tcPr>
            <w:tcW w:w="4535" w:type="dxa"/>
            <w:vAlign w:val="center"/>
            <w:hideMark/>
          </w:tcPr>
          <w:p w14:paraId="25803E41" w14:textId="2534F348"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rPr>
              <w:t xml:space="preserve">How often do you feel </w:t>
            </w:r>
            <w:r w:rsidR="00A11820" w:rsidRPr="009F15C9">
              <w:rPr>
                <w:rFonts w:ascii="Times New Roman" w:eastAsia="Times New Roman" w:hAnsi="Times New Roman" w:cs="Times New Roman"/>
                <w:b w:val="0"/>
                <w:bCs w:val="0"/>
              </w:rPr>
              <w:t xml:space="preserve">that </w:t>
            </w:r>
            <w:r w:rsidRPr="009F15C9">
              <w:rPr>
                <w:rFonts w:ascii="Times New Roman" w:eastAsia="Times New Roman" w:hAnsi="Times New Roman" w:cs="Times New Roman"/>
                <w:b w:val="0"/>
                <w:bCs w:val="0"/>
              </w:rPr>
              <w:t>you are doing useful work?</w:t>
            </w:r>
          </w:p>
        </w:tc>
        <w:tc>
          <w:tcPr>
            <w:tcW w:w="850" w:type="dxa"/>
            <w:vAlign w:val="center"/>
          </w:tcPr>
          <w:p w14:paraId="22FA6B83" w14:textId="03F31066"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1</w:t>
            </w:r>
          </w:p>
        </w:tc>
        <w:tc>
          <w:tcPr>
            <w:tcW w:w="850" w:type="dxa"/>
            <w:vAlign w:val="center"/>
          </w:tcPr>
          <w:p w14:paraId="7BFB575A" w14:textId="1EC8DA9F"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2</w:t>
            </w:r>
          </w:p>
        </w:tc>
        <w:tc>
          <w:tcPr>
            <w:tcW w:w="850" w:type="dxa"/>
            <w:vAlign w:val="center"/>
          </w:tcPr>
          <w:p w14:paraId="745324EF" w14:textId="1A77B6C4"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3</w:t>
            </w:r>
          </w:p>
        </w:tc>
        <w:tc>
          <w:tcPr>
            <w:tcW w:w="850" w:type="dxa"/>
            <w:vAlign w:val="center"/>
          </w:tcPr>
          <w:p w14:paraId="34BCCDCD" w14:textId="7DAB4F19"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4</w:t>
            </w:r>
          </w:p>
        </w:tc>
        <w:tc>
          <w:tcPr>
            <w:tcW w:w="850" w:type="dxa"/>
            <w:vAlign w:val="center"/>
          </w:tcPr>
          <w:p w14:paraId="4A2FF761" w14:textId="30066061"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5</w:t>
            </w:r>
          </w:p>
        </w:tc>
        <w:tc>
          <w:tcPr>
            <w:tcW w:w="850" w:type="dxa"/>
            <w:vAlign w:val="center"/>
          </w:tcPr>
          <w:p w14:paraId="3578F235" w14:textId="7A3B4A48" w:rsidR="00873959" w:rsidRPr="009F15C9" w:rsidRDefault="00873959" w:rsidP="00BC25E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6</w:t>
            </w:r>
          </w:p>
        </w:tc>
      </w:tr>
      <w:tr w:rsidR="009F15C9" w:rsidRPr="009F15C9" w14:paraId="465A7519" w14:textId="4DAD2997"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59131169" w14:textId="2639867D"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r w:rsidR="00534D12" w:rsidRPr="009F15C9">
              <w:rPr>
                <w:rFonts w:ascii="Times New Roman" w:eastAsia="Times New Roman" w:hAnsi="Times New Roman" w:cs="Times New Roman"/>
                <w:b w:val="0"/>
                <w:bCs w:val="0"/>
              </w:rPr>
              <w:t>0</w:t>
            </w:r>
          </w:p>
        </w:tc>
        <w:tc>
          <w:tcPr>
            <w:tcW w:w="4535" w:type="dxa"/>
            <w:vAlign w:val="center"/>
            <w:hideMark/>
          </w:tcPr>
          <w:p w14:paraId="4B8FD8DD" w14:textId="56876031" w:rsidR="00873959" w:rsidRPr="009F15C9" w:rsidRDefault="00A11820"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es this job give you the feeling of a job well done?</w:t>
            </w:r>
          </w:p>
        </w:tc>
        <w:tc>
          <w:tcPr>
            <w:tcW w:w="850" w:type="dxa"/>
            <w:vAlign w:val="center"/>
          </w:tcPr>
          <w:p w14:paraId="796D77C4" w14:textId="7FAC2B19"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77989E39" w14:textId="0AFE515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34FAF302" w14:textId="59829EB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1A4968C6" w14:textId="030FA9DA"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0D452DA1" w14:textId="0AF3BBBB"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61C82DB2" w14:textId="4F9DA444"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5B0EF795" w14:textId="200F7311"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DE5CE6E" w14:textId="165932E1"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r w:rsidR="00534D12" w:rsidRPr="009F15C9">
              <w:rPr>
                <w:rFonts w:ascii="Times New Roman" w:eastAsia="Times New Roman" w:hAnsi="Times New Roman" w:cs="Times New Roman"/>
                <w:b w:val="0"/>
                <w:bCs w:val="0"/>
              </w:rPr>
              <w:t>1</w:t>
            </w:r>
          </w:p>
        </w:tc>
        <w:tc>
          <w:tcPr>
            <w:tcW w:w="4535" w:type="dxa"/>
            <w:vAlign w:val="center"/>
            <w:hideMark/>
          </w:tcPr>
          <w:p w14:paraId="742D4E30" w14:textId="675456BB"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that you are living a fulfill</w:t>
            </w:r>
            <w:r w:rsidR="00A11820" w:rsidRPr="009F15C9">
              <w:rPr>
                <w:rFonts w:ascii="Times New Roman" w:eastAsia="Times New Roman" w:hAnsi="Times New Roman" w:cs="Times New Roman"/>
              </w:rPr>
              <w:t>ing</w:t>
            </w:r>
            <w:r w:rsidRPr="009F15C9">
              <w:rPr>
                <w:rFonts w:ascii="Times New Roman" w:eastAsia="Times New Roman" w:hAnsi="Times New Roman" w:cs="Times New Roman"/>
              </w:rPr>
              <w:t xml:space="preserve"> life?</w:t>
            </w:r>
          </w:p>
        </w:tc>
        <w:tc>
          <w:tcPr>
            <w:tcW w:w="850" w:type="dxa"/>
            <w:vAlign w:val="center"/>
          </w:tcPr>
          <w:p w14:paraId="7EA49A74" w14:textId="4375BCDE"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0BC64177" w14:textId="16DB698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4FCA264E" w14:textId="7A6B54C0"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192C6165" w14:textId="029F304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56A1181D" w14:textId="300AF3AC"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6153D724" w14:textId="6DB3A52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129C7D88" w14:textId="1B33C713"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619E8681" w14:textId="14921BF7" w:rsidR="00873959" w:rsidRPr="009F15C9" w:rsidRDefault="00873959" w:rsidP="00BC25EC">
            <w:pPr>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1</w:t>
            </w:r>
            <w:r w:rsidR="00534D12" w:rsidRPr="009F15C9">
              <w:rPr>
                <w:rFonts w:ascii="Times New Roman" w:eastAsia="Times New Roman" w:hAnsi="Times New Roman" w:cs="Times New Roman"/>
                <w:b w:val="0"/>
                <w:bCs w:val="0"/>
                <w:highlight w:val="white"/>
              </w:rPr>
              <w:t>2</w:t>
            </w:r>
          </w:p>
        </w:tc>
        <w:tc>
          <w:tcPr>
            <w:tcW w:w="4535" w:type="dxa"/>
            <w:vAlign w:val="center"/>
            <w:hideMark/>
          </w:tcPr>
          <w:p w14:paraId="199AED7D" w14:textId="306ED8A4"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How often do you feel involved in improving work processes in your organisation/team?</w:t>
            </w:r>
          </w:p>
        </w:tc>
        <w:tc>
          <w:tcPr>
            <w:tcW w:w="850" w:type="dxa"/>
            <w:vAlign w:val="center"/>
          </w:tcPr>
          <w:p w14:paraId="57AFA56B" w14:textId="2F32E0F5"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0869E0E7" w14:textId="4DECEED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60E5A807" w14:textId="1592C3A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656BF187" w14:textId="3A67F36C"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791DB1D7" w14:textId="40F23A58"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197CE2B1" w14:textId="1FD300CA"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6B55E4E5" w14:textId="321DCF14"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1F6E8377" w14:textId="05D4FDDD"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r w:rsidR="00534D12" w:rsidRPr="009F15C9">
              <w:rPr>
                <w:rFonts w:ascii="Times New Roman" w:eastAsia="Times New Roman" w:hAnsi="Times New Roman" w:cs="Times New Roman"/>
                <w:b w:val="0"/>
                <w:bCs w:val="0"/>
              </w:rPr>
              <w:t>3</w:t>
            </w:r>
          </w:p>
        </w:tc>
        <w:tc>
          <w:tcPr>
            <w:tcW w:w="4535" w:type="dxa"/>
            <w:vAlign w:val="center"/>
            <w:hideMark/>
          </w:tcPr>
          <w:p w14:paraId="6DB63CC7" w14:textId="24EBCFE4"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that you can influence decisions that are important for your work?</w:t>
            </w:r>
          </w:p>
        </w:tc>
        <w:tc>
          <w:tcPr>
            <w:tcW w:w="850" w:type="dxa"/>
            <w:vAlign w:val="center"/>
          </w:tcPr>
          <w:p w14:paraId="40D09C1B" w14:textId="27B52015"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1E019014" w14:textId="6A9C7E7F"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3D0118B2" w14:textId="10ADC92C"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6E1D3ECD" w14:textId="760B5A33"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72FF2C04" w14:textId="2C903FBA"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2E3C6CA2" w14:textId="7CD20D89"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011E337C" w14:textId="79A6018C"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2D69A6B" w14:textId="5C4BEE5B"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r w:rsidR="00534D12" w:rsidRPr="009F15C9">
              <w:rPr>
                <w:rFonts w:ascii="Times New Roman" w:eastAsia="Times New Roman" w:hAnsi="Times New Roman" w:cs="Times New Roman"/>
                <w:b w:val="0"/>
                <w:bCs w:val="0"/>
              </w:rPr>
              <w:t>4</w:t>
            </w:r>
          </w:p>
        </w:tc>
        <w:tc>
          <w:tcPr>
            <w:tcW w:w="4535" w:type="dxa"/>
            <w:vAlign w:val="center"/>
            <w:hideMark/>
          </w:tcPr>
          <w:p w14:paraId="2DEEDCE1" w14:textId="0D8B97C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 xml:space="preserve">To what extent do you trust the </w:t>
            </w:r>
            <w:r w:rsidR="00A11820" w:rsidRPr="009F15C9">
              <w:rPr>
                <w:rFonts w:ascii="Times New Roman" w:eastAsia="Times New Roman" w:hAnsi="Times New Roman" w:cs="Times New Roman"/>
              </w:rPr>
              <w:t>top</w:t>
            </w:r>
            <w:r w:rsidRPr="009F15C9">
              <w:rPr>
                <w:rFonts w:ascii="Times New Roman" w:eastAsia="Times New Roman" w:hAnsi="Times New Roman" w:cs="Times New Roman"/>
              </w:rPr>
              <w:t xml:space="preserve"> management of your organisation?</w:t>
            </w:r>
          </w:p>
        </w:tc>
        <w:tc>
          <w:tcPr>
            <w:tcW w:w="850" w:type="dxa"/>
            <w:vAlign w:val="center"/>
          </w:tcPr>
          <w:p w14:paraId="731E3CBF" w14:textId="34E99D4F"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6A0D4E24" w14:textId="0144B845"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1B7BA481" w14:textId="445DD701"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7162B224" w14:textId="5F0E1415"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725901A4" w14:textId="3A256350"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4C24BB28" w14:textId="215E3DE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6ABB95DA" w14:textId="5FF926CF"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29569445" w14:textId="7F35FD6C"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r w:rsidR="00534D12" w:rsidRPr="009F15C9">
              <w:rPr>
                <w:rFonts w:ascii="Times New Roman" w:eastAsia="Times New Roman" w:hAnsi="Times New Roman" w:cs="Times New Roman"/>
                <w:b w:val="0"/>
                <w:bCs w:val="0"/>
              </w:rPr>
              <w:t>5</w:t>
            </w:r>
          </w:p>
        </w:tc>
        <w:tc>
          <w:tcPr>
            <w:tcW w:w="4535" w:type="dxa"/>
            <w:vAlign w:val="center"/>
            <w:hideMark/>
          </w:tcPr>
          <w:p w14:paraId="7982F14E"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supported by your colleagues?</w:t>
            </w:r>
          </w:p>
        </w:tc>
        <w:tc>
          <w:tcPr>
            <w:tcW w:w="850" w:type="dxa"/>
            <w:vAlign w:val="center"/>
          </w:tcPr>
          <w:p w14:paraId="46B54C40" w14:textId="475FCD4D"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343B0CDE" w14:textId="4153E9A0"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58695D6A" w14:textId="4B36731F"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5D319142" w14:textId="02EB377E"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519E8471" w14:textId="14BC9E5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09ED60F4" w14:textId="37798795"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3CA471F9" w14:textId="64F13A7A"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5FC33D4" w14:textId="222BDEE8"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6</w:t>
            </w:r>
          </w:p>
        </w:tc>
        <w:tc>
          <w:tcPr>
            <w:tcW w:w="4535" w:type="dxa"/>
            <w:vAlign w:val="center"/>
            <w:hideMark/>
          </w:tcPr>
          <w:p w14:paraId="675D3F54" w14:textId="777777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supported by your manager?</w:t>
            </w:r>
          </w:p>
        </w:tc>
        <w:tc>
          <w:tcPr>
            <w:tcW w:w="850" w:type="dxa"/>
            <w:vAlign w:val="center"/>
          </w:tcPr>
          <w:p w14:paraId="79132E93" w14:textId="2313209D"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6FEEBF07" w14:textId="2FD6E99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352352AD" w14:textId="62CB6B44"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27277650" w14:textId="30DEF8C1"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2FF2AF22" w14:textId="74F9D0E9"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4CEDD5FD" w14:textId="4C532F9A"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76108364" w14:textId="0875ABA5"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6E7B208E" w14:textId="62E784E7"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7</w:t>
            </w:r>
          </w:p>
        </w:tc>
        <w:tc>
          <w:tcPr>
            <w:tcW w:w="4535" w:type="dxa"/>
            <w:vAlign w:val="center"/>
            <w:hideMark/>
          </w:tcPr>
          <w:p w14:paraId="049CE672"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learn something new in your work?</w:t>
            </w:r>
          </w:p>
        </w:tc>
        <w:tc>
          <w:tcPr>
            <w:tcW w:w="850" w:type="dxa"/>
            <w:vAlign w:val="center"/>
          </w:tcPr>
          <w:p w14:paraId="7B1E47A9" w14:textId="2ED081D1"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53B01C7F" w14:textId="1010FC7B"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264228F4" w14:textId="76B2AE15"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5329D2EF" w14:textId="3FCD4CB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068E00CE" w14:textId="42042640"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1C9D6EB8" w14:textId="2E5603EF"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453676B4" w14:textId="34CB98EB"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3AD83A75" w14:textId="4D8C6F67" w:rsidR="00873959" w:rsidRPr="009F15C9" w:rsidRDefault="00534D12" w:rsidP="00BC25EC">
            <w:pPr>
              <w:rPr>
                <w:rFonts w:ascii="Times New Roman" w:eastAsia="Times New Roman" w:hAnsi="Times New Roman" w:cs="Times New Roman"/>
                <w:b w:val="0"/>
                <w:bCs w:val="0"/>
                <w:highlight w:val="white"/>
              </w:rPr>
            </w:pPr>
            <w:r w:rsidRPr="009F15C9">
              <w:rPr>
                <w:rFonts w:ascii="Times New Roman" w:eastAsia="Times New Roman" w:hAnsi="Times New Roman" w:cs="Times New Roman"/>
                <w:b w:val="0"/>
                <w:bCs w:val="0"/>
                <w:highlight w:val="white"/>
              </w:rPr>
              <w:t>18</w:t>
            </w:r>
          </w:p>
        </w:tc>
        <w:tc>
          <w:tcPr>
            <w:tcW w:w="4535" w:type="dxa"/>
            <w:vAlign w:val="center"/>
            <w:hideMark/>
          </w:tcPr>
          <w:p w14:paraId="14476536" w14:textId="777777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How often do you feel your life is in balance (work and personal time)?</w:t>
            </w:r>
          </w:p>
        </w:tc>
        <w:tc>
          <w:tcPr>
            <w:tcW w:w="850" w:type="dxa"/>
            <w:vAlign w:val="center"/>
          </w:tcPr>
          <w:p w14:paraId="6E502AA3" w14:textId="343C3A1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148093C6" w14:textId="058C8FB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23B1BD6B" w14:textId="7C715A41"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74BC64F8" w14:textId="23A071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7A7A79A6" w14:textId="5D2DB3D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089BD80D" w14:textId="34E1AB4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1D6228A1" w14:textId="34C3A5F4"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170FE2FC" w14:textId="54A56B90"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9</w:t>
            </w:r>
          </w:p>
        </w:tc>
        <w:tc>
          <w:tcPr>
            <w:tcW w:w="4535" w:type="dxa"/>
            <w:vAlign w:val="center"/>
            <w:hideMark/>
          </w:tcPr>
          <w:p w14:paraId="57839298"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are you exposed to chemicals at work?</w:t>
            </w:r>
          </w:p>
        </w:tc>
        <w:tc>
          <w:tcPr>
            <w:tcW w:w="850" w:type="dxa"/>
            <w:vAlign w:val="center"/>
          </w:tcPr>
          <w:p w14:paraId="70E90D44" w14:textId="3D589E70"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37AEF046" w14:textId="0BC3010A"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4D448FF6" w14:textId="530B81A6"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5A53A4BC" w14:textId="7B798CCD"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55E3AE5E" w14:textId="011B89F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5006CB05" w14:textId="5073EF19"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61D31C43" w14:textId="259231A0"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446AFAE6" w14:textId="7D69C71B"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0</w:t>
            </w:r>
          </w:p>
        </w:tc>
        <w:tc>
          <w:tcPr>
            <w:tcW w:w="4535" w:type="dxa"/>
            <w:vAlign w:val="center"/>
            <w:hideMark/>
          </w:tcPr>
          <w:p w14:paraId="57281F46" w14:textId="777777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are you exposed to noise at work?</w:t>
            </w:r>
          </w:p>
        </w:tc>
        <w:tc>
          <w:tcPr>
            <w:tcW w:w="850" w:type="dxa"/>
            <w:vAlign w:val="center"/>
          </w:tcPr>
          <w:p w14:paraId="4BB517D5" w14:textId="18887504"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7D602D07" w14:textId="45FDDB58"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6DAC5FE6" w14:textId="36D4897C"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08E7EC39" w14:textId="12AB395C"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445E0F50" w14:textId="4DC433B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224918EC" w14:textId="0AA8700C"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22C2BE78" w14:textId="248A318B"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6B99A6D8" w14:textId="7E4FDEAB"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1</w:t>
            </w:r>
          </w:p>
        </w:tc>
        <w:tc>
          <w:tcPr>
            <w:tcW w:w="4535" w:type="dxa"/>
            <w:vAlign w:val="center"/>
            <w:hideMark/>
          </w:tcPr>
          <w:p w14:paraId="00A28EEE"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emotionally drained by your work?</w:t>
            </w:r>
          </w:p>
        </w:tc>
        <w:tc>
          <w:tcPr>
            <w:tcW w:w="850" w:type="dxa"/>
            <w:vAlign w:val="center"/>
          </w:tcPr>
          <w:p w14:paraId="72F453F1" w14:textId="7B00131F"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22452FB3" w14:textId="4CEA75D6"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5343B646" w14:textId="59B76A08"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67B489DF" w14:textId="6C6BA63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141A262D" w14:textId="78D3BE94"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082D502E" w14:textId="7ADF274A"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6EB88E1A" w14:textId="01C2011C"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6BD00F4D" w14:textId="778B6658"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2</w:t>
            </w:r>
          </w:p>
        </w:tc>
        <w:tc>
          <w:tcPr>
            <w:tcW w:w="4535" w:type="dxa"/>
            <w:vAlign w:val="center"/>
            <w:hideMark/>
          </w:tcPr>
          <w:p w14:paraId="27E7F90E" w14:textId="777777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feel physically tired at the end of the working day?</w:t>
            </w:r>
          </w:p>
        </w:tc>
        <w:tc>
          <w:tcPr>
            <w:tcW w:w="850" w:type="dxa"/>
            <w:vAlign w:val="center"/>
          </w:tcPr>
          <w:p w14:paraId="472A95B5" w14:textId="6E431BB0"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47BE2981" w14:textId="1F8A2CBF"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654B1127" w14:textId="12E34DF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0BDDF677" w14:textId="3532C78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5D44D8EB" w14:textId="781CAAB4"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623AAE53" w14:textId="5DF34528"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4421F42B" w14:textId="47B4598F"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C2DD480" w14:textId="37191413"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3</w:t>
            </w:r>
          </w:p>
        </w:tc>
        <w:tc>
          <w:tcPr>
            <w:tcW w:w="4535" w:type="dxa"/>
            <w:vAlign w:val="center"/>
            <w:hideMark/>
          </w:tcPr>
          <w:p w14:paraId="053E3242"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can you choose your own working methods or change them as you see fit?</w:t>
            </w:r>
          </w:p>
        </w:tc>
        <w:tc>
          <w:tcPr>
            <w:tcW w:w="850" w:type="dxa"/>
            <w:vAlign w:val="center"/>
          </w:tcPr>
          <w:p w14:paraId="56B0361B" w14:textId="7ECDAB7B"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41187FD4" w14:textId="333883B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63ECAF92" w14:textId="1A2120CD"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0A185FCA" w14:textId="03F429D9"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641F8380" w14:textId="48F62759"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2FF6B272" w14:textId="58B0F25C"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3429D472" w14:textId="277B14A7"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B366AB1" w14:textId="76254F8C"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4</w:t>
            </w:r>
          </w:p>
        </w:tc>
        <w:tc>
          <w:tcPr>
            <w:tcW w:w="4535" w:type="dxa"/>
            <w:vAlign w:val="center"/>
            <w:hideMark/>
          </w:tcPr>
          <w:p w14:paraId="71A80461" w14:textId="77777777"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can you choose or change the order of your tasks?</w:t>
            </w:r>
          </w:p>
        </w:tc>
        <w:tc>
          <w:tcPr>
            <w:tcW w:w="850" w:type="dxa"/>
            <w:vAlign w:val="center"/>
          </w:tcPr>
          <w:p w14:paraId="56306974" w14:textId="2650600B"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1A4A7B95" w14:textId="7481503F"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3673C0F2" w14:textId="1FF08151"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11BDD823" w14:textId="689DC0C9"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3B19707C" w14:textId="06F9E059"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18E0CB34" w14:textId="174EA3AB"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327B96C3" w14:textId="2D357F94"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6E9F3C54" w14:textId="3F72E291" w:rsidR="00873959" w:rsidRPr="009F15C9" w:rsidRDefault="00873959"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r w:rsidR="00534D12" w:rsidRPr="009F15C9">
              <w:rPr>
                <w:rFonts w:ascii="Times New Roman" w:eastAsia="Times New Roman" w:hAnsi="Times New Roman" w:cs="Times New Roman"/>
                <w:b w:val="0"/>
                <w:bCs w:val="0"/>
              </w:rPr>
              <w:t>5</w:t>
            </w:r>
          </w:p>
        </w:tc>
        <w:tc>
          <w:tcPr>
            <w:tcW w:w="4535" w:type="dxa"/>
            <w:vAlign w:val="center"/>
            <w:hideMark/>
          </w:tcPr>
          <w:p w14:paraId="6DDA5169" w14:textId="1FE930EF" w:rsidR="00873959" w:rsidRPr="009F15C9" w:rsidRDefault="008620B3"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es your job require you to complete tasks under very tight, urgent deadlines?</w:t>
            </w:r>
          </w:p>
        </w:tc>
        <w:tc>
          <w:tcPr>
            <w:tcW w:w="850" w:type="dxa"/>
            <w:vAlign w:val="center"/>
          </w:tcPr>
          <w:p w14:paraId="5ED8D929" w14:textId="3B207D71"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400FE797" w14:textId="687919FC"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3D3462B3" w14:textId="08E6D2C2"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1DBB3483" w14:textId="1A3019C5"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31DA4402" w14:textId="4259645F"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3E2A4F1D" w14:textId="3EE98E58"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046C7564" w14:textId="1867636B" w:rsidTr="00BC25E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76D92D81" w14:textId="70C94011"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6</w:t>
            </w:r>
          </w:p>
        </w:tc>
        <w:tc>
          <w:tcPr>
            <w:tcW w:w="4535" w:type="dxa"/>
            <w:vAlign w:val="center"/>
            <w:hideMark/>
          </w:tcPr>
          <w:p w14:paraId="04B3B51D" w14:textId="1AD5515A"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 xml:space="preserve">How often do you have to </w:t>
            </w:r>
            <w:r w:rsidR="008E060C" w:rsidRPr="009F15C9">
              <w:rPr>
                <w:rFonts w:ascii="Times New Roman" w:eastAsia="Times New Roman" w:hAnsi="Times New Roman" w:cs="Times New Roman"/>
              </w:rPr>
              <w:t>work fast</w:t>
            </w:r>
            <w:r w:rsidRPr="009F15C9">
              <w:rPr>
                <w:rFonts w:ascii="Times New Roman" w:eastAsia="Times New Roman" w:hAnsi="Times New Roman" w:cs="Times New Roman"/>
              </w:rPr>
              <w:t xml:space="preserve"> at high speed?</w:t>
            </w:r>
          </w:p>
        </w:tc>
        <w:tc>
          <w:tcPr>
            <w:tcW w:w="850" w:type="dxa"/>
            <w:vAlign w:val="center"/>
          </w:tcPr>
          <w:p w14:paraId="63244C42" w14:textId="7A6C6720"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028E5E8A" w14:textId="2BBD35EE"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2ACD9074" w14:textId="14CAB651"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2B2B6E16" w14:textId="3FC10683"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3C2B1876" w14:textId="6B239532"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7BBAF2B9" w14:textId="21069ACA" w:rsidR="00873959" w:rsidRPr="009F15C9" w:rsidRDefault="00873959" w:rsidP="00BC25E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r w:rsidR="009F15C9" w:rsidRPr="009F15C9" w14:paraId="7A4AC2A1" w14:textId="32B3EBD7" w:rsidTr="00BC25EC">
        <w:trPr>
          <w:trHeight w:val="567"/>
        </w:trPr>
        <w:tc>
          <w:tcPr>
            <w:cnfStyle w:val="001000000000" w:firstRow="0" w:lastRow="0" w:firstColumn="1" w:lastColumn="0" w:oddVBand="0" w:evenVBand="0" w:oddHBand="0" w:evenHBand="0" w:firstRowFirstColumn="0" w:firstRowLastColumn="0" w:lastRowFirstColumn="0" w:lastRowLastColumn="0"/>
            <w:tcW w:w="564" w:type="dxa"/>
            <w:vAlign w:val="center"/>
            <w:hideMark/>
          </w:tcPr>
          <w:p w14:paraId="3CC1659D" w14:textId="0F5E54A7" w:rsidR="00873959" w:rsidRPr="009F15C9" w:rsidRDefault="00534D12" w:rsidP="00BC25EC">
            <w:pP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7</w:t>
            </w:r>
          </w:p>
        </w:tc>
        <w:tc>
          <w:tcPr>
            <w:tcW w:w="4535" w:type="dxa"/>
            <w:vAlign w:val="center"/>
            <w:hideMark/>
          </w:tcPr>
          <w:p w14:paraId="62640D9A" w14:textId="77777777"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rPr>
              <w:t>How often do you receive recognition or praise for a job well done?</w:t>
            </w:r>
          </w:p>
        </w:tc>
        <w:tc>
          <w:tcPr>
            <w:tcW w:w="850" w:type="dxa"/>
            <w:vAlign w:val="center"/>
          </w:tcPr>
          <w:p w14:paraId="71C40B08" w14:textId="4F1F958D"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1</w:t>
            </w:r>
          </w:p>
        </w:tc>
        <w:tc>
          <w:tcPr>
            <w:tcW w:w="850" w:type="dxa"/>
            <w:vAlign w:val="center"/>
          </w:tcPr>
          <w:p w14:paraId="08E815A4" w14:textId="09B91BC4"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2</w:t>
            </w:r>
          </w:p>
        </w:tc>
        <w:tc>
          <w:tcPr>
            <w:tcW w:w="850" w:type="dxa"/>
            <w:vAlign w:val="center"/>
          </w:tcPr>
          <w:p w14:paraId="4A92DF10" w14:textId="1D6AE401"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3</w:t>
            </w:r>
          </w:p>
        </w:tc>
        <w:tc>
          <w:tcPr>
            <w:tcW w:w="850" w:type="dxa"/>
            <w:vAlign w:val="center"/>
          </w:tcPr>
          <w:p w14:paraId="7F844246" w14:textId="28B9BDE0"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4</w:t>
            </w:r>
          </w:p>
        </w:tc>
        <w:tc>
          <w:tcPr>
            <w:tcW w:w="850" w:type="dxa"/>
            <w:vAlign w:val="center"/>
          </w:tcPr>
          <w:p w14:paraId="0FEF72FD" w14:textId="78B60719"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5</w:t>
            </w:r>
          </w:p>
        </w:tc>
        <w:tc>
          <w:tcPr>
            <w:tcW w:w="850" w:type="dxa"/>
            <w:vAlign w:val="center"/>
          </w:tcPr>
          <w:p w14:paraId="43B917F2" w14:textId="156D028A" w:rsidR="00873959" w:rsidRPr="009F15C9" w:rsidRDefault="00873959" w:rsidP="00BC25E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white"/>
              </w:rPr>
            </w:pPr>
            <w:r w:rsidRPr="009F15C9">
              <w:rPr>
                <w:rFonts w:ascii="Times New Roman" w:eastAsia="Times New Roman" w:hAnsi="Times New Roman" w:cs="Times New Roman"/>
                <w:highlight w:val="white"/>
              </w:rPr>
              <w:t>6</w:t>
            </w:r>
          </w:p>
        </w:tc>
      </w:tr>
    </w:tbl>
    <w:p w14:paraId="0E967E20" w14:textId="77777777" w:rsidR="00E55483" w:rsidRPr="009F15C9" w:rsidRDefault="00E55483" w:rsidP="00AA5EDA">
      <w:pPr>
        <w:rPr>
          <w:rFonts w:ascii="Times New Roman" w:eastAsia="Times New Roman" w:hAnsi="Times New Roman" w:cs="Times New Roman"/>
          <w:b/>
          <w:highlight w:val="white"/>
        </w:rPr>
      </w:pPr>
    </w:p>
    <w:p w14:paraId="778EAADA" w14:textId="01AC2639" w:rsidR="00715D82" w:rsidRPr="009F15C9" w:rsidRDefault="008620B3" w:rsidP="00DE0CA6">
      <w:pPr>
        <w:jc w:val="center"/>
        <w:rPr>
          <w:rFonts w:ascii="Times New Roman" w:eastAsia="Times New Roman" w:hAnsi="Times New Roman" w:cs="Times New Roman"/>
          <w:b/>
          <w:highlight w:val="white"/>
        </w:rPr>
      </w:pPr>
      <w:r w:rsidRPr="009F15C9">
        <w:rPr>
          <w:rFonts w:ascii="Times New Roman" w:eastAsia="Times New Roman" w:hAnsi="Times New Roman" w:cs="Times New Roman"/>
          <w:b/>
        </w:rPr>
        <w:lastRenderedPageBreak/>
        <w:t>Please indicate whether you have had any of the following experiences at work in the last year</w:t>
      </w:r>
    </w:p>
    <w:p w14:paraId="5E077E27" w14:textId="77777777" w:rsidR="002E2028" w:rsidRPr="009F15C9" w:rsidRDefault="002E2028" w:rsidP="002E2028">
      <w:pPr>
        <w:jc w:val="center"/>
        <w:rPr>
          <w:rFonts w:ascii="Times New Roman" w:eastAsia="Times New Roman" w:hAnsi="Times New Roman" w:cs="Times New Roman"/>
          <w:i/>
          <w:highlight w:val="white"/>
        </w:rPr>
      </w:pPr>
      <w:r w:rsidRPr="009F15C9">
        <w:rPr>
          <w:rFonts w:ascii="Times New Roman" w:eastAsia="Times New Roman" w:hAnsi="Times New Roman" w:cs="Times New Roman"/>
          <w:i/>
          <w:highlight w:val="white"/>
        </w:rPr>
        <w:t>Tick one answer per line</w:t>
      </w:r>
    </w:p>
    <w:tbl>
      <w:tblPr>
        <w:tblStyle w:val="Vienkratabula2"/>
        <w:tblW w:w="10348" w:type="dxa"/>
        <w:tblInd w:w="-567" w:type="dxa"/>
        <w:tblLayout w:type="fixed"/>
        <w:tblLook w:val="0400" w:firstRow="0" w:lastRow="0" w:firstColumn="0" w:lastColumn="0" w:noHBand="0" w:noVBand="1"/>
      </w:tblPr>
      <w:tblGrid>
        <w:gridCol w:w="6237"/>
        <w:gridCol w:w="4111"/>
      </w:tblGrid>
      <w:tr w:rsidR="009F15C9" w:rsidRPr="009F15C9" w14:paraId="5881809D" w14:textId="77777777" w:rsidTr="00714840">
        <w:trPr>
          <w:cnfStyle w:val="000000100000" w:firstRow="0" w:lastRow="0" w:firstColumn="0" w:lastColumn="0" w:oddVBand="0" w:evenVBand="0" w:oddHBand="1" w:evenHBand="0" w:firstRowFirstColumn="0" w:firstRowLastColumn="0" w:lastRowFirstColumn="0" w:lastRowLastColumn="0"/>
          <w:trHeight w:val="473"/>
        </w:trPr>
        <w:tc>
          <w:tcPr>
            <w:tcW w:w="6237" w:type="dxa"/>
          </w:tcPr>
          <w:p w14:paraId="46DC222B" w14:textId="77777777" w:rsidR="00714840" w:rsidRPr="009F15C9" w:rsidRDefault="00714840">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1</w:t>
            </w:r>
          </w:p>
          <w:p w14:paraId="061796B4" w14:textId="71C6C429" w:rsidR="00714840" w:rsidRPr="009F15C9" w:rsidRDefault="00714840">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Yes  </w:t>
            </w:r>
          </w:p>
          <w:p w14:paraId="51FD2B04" w14:textId="77777777" w:rsidR="00714840" w:rsidRPr="009F15C9" w:rsidRDefault="00714840">
            <w:pPr>
              <w:jc w:val="center"/>
              <w:rPr>
                <w:rFonts w:ascii="Times New Roman" w:eastAsia="Times New Roman" w:hAnsi="Times New Roman" w:cs="Times New Roman"/>
                <w:b/>
                <w:sz w:val="18"/>
                <w:szCs w:val="18"/>
              </w:rPr>
            </w:pPr>
          </w:p>
        </w:tc>
        <w:tc>
          <w:tcPr>
            <w:tcW w:w="4111" w:type="dxa"/>
            <w:hideMark/>
          </w:tcPr>
          <w:p w14:paraId="7868180F" w14:textId="77777777" w:rsidR="00714840" w:rsidRPr="009F15C9" w:rsidRDefault="00714840">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2</w:t>
            </w:r>
          </w:p>
          <w:p w14:paraId="4C6FEEF6" w14:textId="235A6E96" w:rsidR="00714840" w:rsidRPr="009F15C9" w:rsidRDefault="00714840">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No</w:t>
            </w:r>
          </w:p>
        </w:tc>
      </w:tr>
    </w:tbl>
    <w:p w14:paraId="14482E8D" w14:textId="77777777" w:rsidR="002E2028" w:rsidRPr="009F15C9" w:rsidRDefault="002E2028" w:rsidP="002E2028">
      <w:pPr>
        <w:widowControl w:val="0"/>
        <w:spacing w:after="0"/>
        <w:rPr>
          <w:rFonts w:ascii="Times New Roman" w:eastAsia="Times New Roman" w:hAnsi="Times New Roman" w:cs="Times New Roman"/>
          <w:b/>
          <w:sz w:val="16"/>
          <w:szCs w:val="16"/>
        </w:rPr>
      </w:pPr>
    </w:p>
    <w:p w14:paraId="7D091F5A" w14:textId="77777777" w:rsidR="00BE4B33" w:rsidRPr="009F15C9" w:rsidRDefault="00BE4B33" w:rsidP="002E2028">
      <w:pPr>
        <w:widowControl w:val="0"/>
        <w:spacing w:after="0"/>
        <w:rPr>
          <w:rFonts w:ascii="Times New Roman" w:eastAsia="Times New Roman" w:hAnsi="Times New Roman" w:cs="Times New Roman"/>
          <w:b/>
          <w:sz w:val="16"/>
          <w:szCs w:val="16"/>
        </w:rPr>
      </w:pPr>
    </w:p>
    <w:tbl>
      <w:tblPr>
        <w:tblStyle w:val="Vienkratabula2"/>
        <w:tblW w:w="10489" w:type="dxa"/>
        <w:tblInd w:w="-567" w:type="dxa"/>
        <w:tblLayout w:type="fixed"/>
        <w:tblLook w:val="04A0" w:firstRow="1" w:lastRow="0" w:firstColumn="1" w:lastColumn="0" w:noHBand="0" w:noVBand="1"/>
      </w:tblPr>
      <w:tblGrid>
        <w:gridCol w:w="567"/>
        <w:gridCol w:w="7088"/>
        <w:gridCol w:w="1417"/>
        <w:gridCol w:w="1417"/>
      </w:tblGrid>
      <w:tr w:rsidR="009F15C9" w:rsidRPr="009F15C9" w14:paraId="3E05FDE5" w14:textId="77777777" w:rsidTr="00E96A1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7" w:type="dxa"/>
            <w:vAlign w:val="center"/>
          </w:tcPr>
          <w:p w14:paraId="2A3C389D" w14:textId="6D6585D5" w:rsidR="00714840" w:rsidRPr="009F15C9" w:rsidRDefault="0099385E" w:rsidP="008A43E3">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8</w:t>
            </w:r>
          </w:p>
        </w:tc>
        <w:tc>
          <w:tcPr>
            <w:tcW w:w="7088" w:type="dxa"/>
            <w:vAlign w:val="center"/>
          </w:tcPr>
          <w:p w14:paraId="1D3D7EA4" w14:textId="77777777" w:rsidR="00714840" w:rsidRPr="009F15C9" w:rsidRDefault="00714840" w:rsidP="0071484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In the past year, I have received training paid for or provided by my employer</w:t>
            </w:r>
          </w:p>
        </w:tc>
        <w:tc>
          <w:tcPr>
            <w:tcW w:w="1417" w:type="dxa"/>
            <w:vAlign w:val="center"/>
          </w:tcPr>
          <w:p w14:paraId="608CEF18" w14:textId="77777777" w:rsidR="00714840" w:rsidRPr="009F15C9" w:rsidRDefault="00714840" w:rsidP="0071484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1</w:t>
            </w:r>
          </w:p>
        </w:tc>
        <w:tc>
          <w:tcPr>
            <w:tcW w:w="1417" w:type="dxa"/>
            <w:vAlign w:val="center"/>
          </w:tcPr>
          <w:p w14:paraId="0181BD0C" w14:textId="77777777" w:rsidR="00714840" w:rsidRPr="009F15C9" w:rsidRDefault="00714840" w:rsidP="0071484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w:t>
            </w:r>
          </w:p>
        </w:tc>
      </w:tr>
      <w:tr w:rsidR="009F15C9" w:rsidRPr="009F15C9" w14:paraId="3B9BE468" w14:textId="77777777" w:rsidTr="00E96A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67" w:type="dxa"/>
            <w:vAlign w:val="center"/>
            <w:hideMark/>
          </w:tcPr>
          <w:p w14:paraId="10A8CBCE" w14:textId="084B5316" w:rsidR="00714840" w:rsidRPr="009F15C9" w:rsidRDefault="0099385E" w:rsidP="008A43E3">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29</w:t>
            </w:r>
          </w:p>
        </w:tc>
        <w:tc>
          <w:tcPr>
            <w:tcW w:w="7088" w:type="dxa"/>
            <w:vAlign w:val="center"/>
            <w:hideMark/>
          </w:tcPr>
          <w:p w14:paraId="369F68B1" w14:textId="77777777" w:rsidR="00714840" w:rsidRPr="009F15C9" w:rsidRDefault="00714840" w:rsidP="007148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n the last year, I have received training that improves my future job prospects</w:t>
            </w:r>
          </w:p>
        </w:tc>
        <w:tc>
          <w:tcPr>
            <w:tcW w:w="1417" w:type="dxa"/>
            <w:vAlign w:val="center"/>
            <w:hideMark/>
          </w:tcPr>
          <w:p w14:paraId="78748292" w14:textId="77777777" w:rsidR="00714840" w:rsidRPr="009F15C9" w:rsidRDefault="00714840" w:rsidP="007148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1417" w:type="dxa"/>
            <w:vAlign w:val="center"/>
            <w:hideMark/>
          </w:tcPr>
          <w:p w14:paraId="28C2116D" w14:textId="77777777" w:rsidR="00714840" w:rsidRPr="009F15C9" w:rsidRDefault="00714840" w:rsidP="007148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r>
      <w:tr w:rsidR="009F15C9" w:rsidRPr="009F15C9" w14:paraId="2BB8C82A" w14:textId="77777777" w:rsidTr="00E96A13">
        <w:trPr>
          <w:trHeight w:val="567"/>
        </w:trPr>
        <w:tc>
          <w:tcPr>
            <w:cnfStyle w:val="001000000000" w:firstRow="0" w:lastRow="0" w:firstColumn="1" w:lastColumn="0" w:oddVBand="0" w:evenVBand="0" w:oddHBand="0" w:evenHBand="0" w:firstRowFirstColumn="0" w:firstRowLastColumn="0" w:lastRowFirstColumn="0" w:lastRowLastColumn="0"/>
            <w:tcW w:w="567" w:type="dxa"/>
            <w:vAlign w:val="center"/>
            <w:hideMark/>
          </w:tcPr>
          <w:p w14:paraId="3F9286E1" w14:textId="4FDB0825" w:rsidR="00714840" w:rsidRPr="009F15C9" w:rsidRDefault="0099385E" w:rsidP="008A43E3">
            <w:pPr>
              <w:jc w:val="center"/>
              <w:rPr>
                <w:rFonts w:ascii="Times New Roman" w:eastAsia="Times New Roman" w:hAnsi="Times New Roman" w:cs="Times New Roman"/>
                <w:b w:val="0"/>
                <w:bCs w:val="0"/>
              </w:rPr>
            </w:pPr>
            <w:r w:rsidRPr="009F15C9">
              <w:rPr>
                <w:rFonts w:ascii="Times New Roman" w:eastAsia="Times New Roman" w:hAnsi="Times New Roman" w:cs="Times New Roman"/>
                <w:b w:val="0"/>
                <w:bCs w:val="0"/>
              </w:rPr>
              <w:t>30</w:t>
            </w:r>
          </w:p>
        </w:tc>
        <w:tc>
          <w:tcPr>
            <w:tcW w:w="7088" w:type="dxa"/>
            <w:vAlign w:val="center"/>
            <w:hideMark/>
          </w:tcPr>
          <w:p w14:paraId="734D293F" w14:textId="77777777" w:rsidR="00714840" w:rsidRPr="009F15C9" w:rsidRDefault="00714840" w:rsidP="007148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In the last year, I have received training that has improved my skills</w:t>
            </w:r>
          </w:p>
        </w:tc>
        <w:tc>
          <w:tcPr>
            <w:tcW w:w="1417" w:type="dxa"/>
            <w:vAlign w:val="center"/>
            <w:hideMark/>
          </w:tcPr>
          <w:p w14:paraId="5AE078A8" w14:textId="77777777" w:rsidR="00714840" w:rsidRPr="009F15C9" w:rsidRDefault="00714840" w:rsidP="007148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1</w:t>
            </w:r>
          </w:p>
        </w:tc>
        <w:tc>
          <w:tcPr>
            <w:tcW w:w="1417" w:type="dxa"/>
            <w:vAlign w:val="center"/>
            <w:hideMark/>
          </w:tcPr>
          <w:p w14:paraId="7081BD23" w14:textId="77777777" w:rsidR="00714840" w:rsidRPr="009F15C9" w:rsidRDefault="00714840" w:rsidP="007148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F15C9">
              <w:rPr>
                <w:rFonts w:ascii="Times New Roman" w:eastAsia="Times New Roman" w:hAnsi="Times New Roman" w:cs="Times New Roman"/>
              </w:rPr>
              <w:t>2</w:t>
            </w:r>
          </w:p>
        </w:tc>
      </w:tr>
    </w:tbl>
    <w:p w14:paraId="11953745" w14:textId="77777777" w:rsidR="00E55483" w:rsidRPr="009F15C9" w:rsidRDefault="00E55483" w:rsidP="00301639">
      <w:pPr>
        <w:rPr>
          <w:rFonts w:ascii="Times New Roman" w:eastAsia="Times New Roman" w:hAnsi="Times New Roman" w:cs="Times New Roman"/>
          <w:b/>
          <w:highlight w:val="white"/>
        </w:rPr>
      </w:pPr>
    </w:p>
    <w:p w14:paraId="229A9FB9" w14:textId="77777777" w:rsidR="007E2599" w:rsidRPr="009F15C9" w:rsidRDefault="007E2599" w:rsidP="007E2599">
      <w:pPr>
        <w:jc w:val="center"/>
        <w:rPr>
          <w:rFonts w:ascii="Times New Roman" w:eastAsia="Times New Roman" w:hAnsi="Times New Roman" w:cs="Times New Roman"/>
          <w:b/>
          <w:highlight w:val="white"/>
        </w:rPr>
      </w:pPr>
      <w:r w:rsidRPr="009F15C9">
        <w:rPr>
          <w:rFonts w:ascii="Times New Roman" w:eastAsia="Times New Roman" w:hAnsi="Times New Roman" w:cs="Times New Roman"/>
          <w:b/>
        </w:rPr>
        <w:t>Please indicate how often you experience the following in the workplace</w:t>
      </w:r>
    </w:p>
    <w:p w14:paraId="3FCECCCD" w14:textId="642F45EA" w:rsidR="002E2028" w:rsidRPr="009F15C9" w:rsidRDefault="00301639" w:rsidP="00301639">
      <w:pPr>
        <w:jc w:val="center"/>
        <w:rPr>
          <w:rFonts w:ascii="Times New Roman" w:eastAsia="Times New Roman" w:hAnsi="Times New Roman" w:cs="Times New Roman"/>
          <w:i/>
          <w:highlight w:val="white"/>
        </w:rPr>
      </w:pPr>
      <w:r w:rsidRPr="009F15C9">
        <w:rPr>
          <w:rFonts w:ascii="Times New Roman" w:eastAsia="Times New Roman" w:hAnsi="Times New Roman" w:cs="Times New Roman"/>
          <w:i/>
          <w:highlight w:val="white"/>
        </w:rPr>
        <w:t>Tick one answer per line</w:t>
      </w:r>
    </w:p>
    <w:tbl>
      <w:tblPr>
        <w:tblStyle w:val="Vienkratabula2"/>
        <w:tblW w:w="10348" w:type="dxa"/>
        <w:tblInd w:w="-567" w:type="dxa"/>
        <w:tblLayout w:type="fixed"/>
        <w:tblLook w:val="0400" w:firstRow="0" w:lastRow="0" w:firstColumn="0" w:lastColumn="0" w:noHBand="0" w:noVBand="1"/>
      </w:tblPr>
      <w:tblGrid>
        <w:gridCol w:w="1559"/>
        <w:gridCol w:w="1559"/>
        <w:gridCol w:w="1559"/>
        <w:gridCol w:w="1845"/>
        <w:gridCol w:w="2128"/>
        <w:gridCol w:w="1698"/>
      </w:tblGrid>
      <w:tr w:rsidR="009F15C9" w:rsidRPr="009F15C9" w14:paraId="0C70ECE1" w14:textId="77777777" w:rsidTr="00A95BBD">
        <w:trPr>
          <w:cnfStyle w:val="000000100000" w:firstRow="0" w:lastRow="0" w:firstColumn="0" w:lastColumn="0" w:oddVBand="0" w:evenVBand="0" w:oddHBand="1" w:evenHBand="0" w:firstRowFirstColumn="0" w:firstRowLastColumn="0" w:lastRowFirstColumn="0" w:lastRowLastColumn="0"/>
          <w:trHeight w:val="593"/>
        </w:trPr>
        <w:tc>
          <w:tcPr>
            <w:tcW w:w="1559" w:type="dxa"/>
            <w:hideMark/>
          </w:tcPr>
          <w:p w14:paraId="325A2C4B"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1</w:t>
            </w:r>
          </w:p>
          <w:p w14:paraId="4861F7D0" w14:textId="26289624"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At no </w:t>
            </w:r>
            <w:r w:rsidR="007E2599" w:rsidRPr="009F15C9">
              <w:rPr>
                <w:rFonts w:ascii="Times New Roman" w:eastAsia="Times New Roman" w:hAnsi="Times New Roman" w:cs="Times New Roman"/>
                <w:b/>
                <w:sz w:val="18"/>
                <w:szCs w:val="18"/>
              </w:rPr>
              <w:t>time</w:t>
            </w:r>
          </w:p>
        </w:tc>
        <w:tc>
          <w:tcPr>
            <w:tcW w:w="1559" w:type="dxa"/>
          </w:tcPr>
          <w:p w14:paraId="716CB3BC"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2</w:t>
            </w:r>
          </w:p>
          <w:p w14:paraId="723836F1"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Sometimes</w:t>
            </w:r>
          </w:p>
        </w:tc>
        <w:tc>
          <w:tcPr>
            <w:tcW w:w="1559" w:type="dxa"/>
            <w:hideMark/>
          </w:tcPr>
          <w:p w14:paraId="71A0C14C"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3</w:t>
            </w:r>
          </w:p>
          <w:p w14:paraId="3F24634A"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Less than half the time</w:t>
            </w:r>
          </w:p>
        </w:tc>
        <w:tc>
          <w:tcPr>
            <w:tcW w:w="1845" w:type="dxa"/>
            <w:hideMark/>
          </w:tcPr>
          <w:p w14:paraId="7201F043"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4</w:t>
            </w:r>
          </w:p>
          <w:p w14:paraId="4F6B2723"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More than half </w:t>
            </w:r>
          </w:p>
          <w:p w14:paraId="5CC939A9" w14:textId="0E57708D" w:rsidR="00F87989" w:rsidRPr="009F15C9" w:rsidRDefault="00CD211F"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the </w:t>
            </w:r>
            <w:r w:rsidR="00F87989" w:rsidRPr="009F15C9">
              <w:rPr>
                <w:rFonts w:ascii="Times New Roman" w:eastAsia="Times New Roman" w:hAnsi="Times New Roman" w:cs="Times New Roman"/>
                <w:b/>
                <w:sz w:val="18"/>
                <w:szCs w:val="18"/>
              </w:rPr>
              <w:t>time</w:t>
            </w:r>
          </w:p>
        </w:tc>
        <w:tc>
          <w:tcPr>
            <w:tcW w:w="2128" w:type="dxa"/>
          </w:tcPr>
          <w:p w14:paraId="2EB60155"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5</w:t>
            </w:r>
          </w:p>
          <w:p w14:paraId="175DD3CD"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 xml:space="preserve">Most </w:t>
            </w:r>
          </w:p>
          <w:p w14:paraId="0593229D"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time</w:t>
            </w:r>
          </w:p>
        </w:tc>
        <w:tc>
          <w:tcPr>
            <w:tcW w:w="1698" w:type="dxa"/>
          </w:tcPr>
          <w:p w14:paraId="78A38AEB"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6</w:t>
            </w:r>
          </w:p>
          <w:p w14:paraId="351547D1" w14:textId="77777777" w:rsidR="00F87989" w:rsidRPr="009F15C9" w:rsidRDefault="00F87989" w:rsidP="00A95BBD">
            <w:pPr>
              <w:jc w:val="center"/>
              <w:rPr>
                <w:rFonts w:ascii="Times New Roman" w:eastAsia="Times New Roman" w:hAnsi="Times New Roman" w:cs="Times New Roman"/>
                <w:b/>
                <w:sz w:val="18"/>
                <w:szCs w:val="18"/>
              </w:rPr>
            </w:pPr>
            <w:r w:rsidRPr="009F15C9">
              <w:rPr>
                <w:rFonts w:ascii="Times New Roman" w:eastAsia="Times New Roman" w:hAnsi="Times New Roman" w:cs="Times New Roman"/>
                <w:b/>
                <w:sz w:val="18"/>
                <w:szCs w:val="18"/>
              </w:rPr>
              <w:t>All the time</w:t>
            </w:r>
          </w:p>
        </w:tc>
      </w:tr>
    </w:tbl>
    <w:p w14:paraId="6B7C05C4" w14:textId="77777777" w:rsidR="002E2028" w:rsidRPr="009F15C9" w:rsidRDefault="002E2028" w:rsidP="00E32C57">
      <w:pPr>
        <w:rPr>
          <w:rFonts w:ascii="Times New Roman" w:eastAsia="Times New Roman" w:hAnsi="Times New Roman" w:cs="Times New Roman"/>
        </w:rPr>
      </w:pPr>
    </w:p>
    <w:tbl>
      <w:tblPr>
        <w:tblW w:w="10373" w:type="dxa"/>
        <w:tblInd w:w="-567" w:type="dxa"/>
        <w:tblLayout w:type="fixed"/>
        <w:tblCellMar>
          <w:left w:w="10" w:type="dxa"/>
          <w:right w:w="10" w:type="dxa"/>
        </w:tblCellMar>
        <w:tblLook w:val="0000" w:firstRow="0" w:lastRow="0" w:firstColumn="0" w:lastColumn="0" w:noHBand="0" w:noVBand="0"/>
      </w:tblPr>
      <w:tblGrid>
        <w:gridCol w:w="456"/>
        <w:gridCol w:w="3797"/>
        <w:gridCol w:w="127"/>
        <w:gridCol w:w="893"/>
        <w:gridCol w:w="99"/>
        <w:gridCol w:w="876"/>
        <w:gridCol w:w="45"/>
        <w:gridCol w:w="940"/>
        <w:gridCol w:w="80"/>
        <w:gridCol w:w="769"/>
        <w:gridCol w:w="251"/>
        <w:gridCol w:w="150"/>
        <w:gridCol w:w="870"/>
        <w:gridCol w:w="809"/>
        <w:gridCol w:w="211"/>
      </w:tblGrid>
      <w:tr w:rsidR="009F15C9" w:rsidRPr="009F15C9" w14:paraId="033201C0" w14:textId="77777777" w:rsidTr="00BE4841">
        <w:trPr>
          <w:gridAfter w:val="1"/>
          <w:wAfter w:w="211" w:type="dxa"/>
          <w:trHeight w:val="311"/>
        </w:trPr>
        <w:tc>
          <w:tcPr>
            <w:tcW w:w="4380" w:type="dxa"/>
            <w:gridSpan w:val="3"/>
            <w:tcBorders>
              <w:top w:val="single" w:sz="4" w:space="0" w:color="7F7F7F"/>
              <w:bottom w:val="single" w:sz="4" w:space="0" w:color="7F7F7F"/>
            </w:tcBorders>
            <w:shd w:val="clear" w:color="auto" w:fill="auto"/>
            <w:tcMar>
              <w:top w:w="0" w:type="dxa"/>
              <w:left w:w="108" w:type="dxa"/>
              <w:bottom w:w="0" w:type="dxa"/>
              <w:right w:w="108" w:type="dxa"/>
            </w:tcMar>
            <w:vAlign w:val="center"/>
          </w:tcPr>
          <w:p w14:paraId="451879E9" w14:textId="2131349D" w:rsidR="00F87989" w:rsidRPr="009F15C9" w:rsidRDefault="00F87989" w:rsidP="00693C2E">
            <w:pPr>
              <w:spacing w:after="0"/>
              <w:rPr>
                <w:rFonts w:ascii="Times New Roman" w:eastAsia="Times New Roman" w:hAnsi="Times New Roman" w:cs="Times New Roman"/>
                <w:b/>
                <w:bCs/>
                <w:i/>
              </w:rPr>
            </w:pPr>
            <w:r w:rsidRPr="009F15C9">
              <w:rPr>
                <w:rFonts w:ascii="Times New Roman" w:eastAsia="Times New Roman" w:hAnsi="Times New Roman" w:cs="Times New Roman"/>
                <w:b/>
                <w:bCs/>
                <w:i/>
              </w:rPr>
              <w:t>In the last two week...</w:t>
            </w:r>
          </w:p>
          <w:p w14:paraId="5709C9E4" w14:textId="77777777" w:rsidR="00F87989" w:rsidRPr="009F15C9" w:rsidRDefault="00F87989" w:rsidP="00693C2E">
            <w:pPr>
              <w:spacing w:after="0"/>
              <w:ind w:left="-672" w:hanging="531"/>
              <w:rPr>
                <w:rFonts w:ascii="Times New Roman" w:hAnsi="Times New Roman" w:cs="Times New Roman"/>
                <w:b/>
                <w:bCs/>
                <w:iCs/>
                <w:sz w:val="20"/>
                <w:szCs w:val="20"/>
              </w:rPr>
            </w:pPr>
          </w:p>
        </w:tc>
        <w:tc>
          <w:tcPr>
            <w:tcW w:w="992" w:type="dxa"/>
            <w:gridSpan w:val="2"/>
            <w:tcBorders>
              <w:top w:val="single" w:sz="4" w:space="0" w:color="7F7F7F"/>
              <w:bottom w:val="single" w:sz="4" w:space="0" w:color="7F7F7F"/>
            </w:tcBorders>
            <w:shd w:val="clear" w:color="auto" w:fill="auto"/>
            <w:tcMar>
              <w:top w:w="0" w:type="dxa"/>
              <w:left w:w="108" w:type="dxa"/>
              <w:bottom w:w="0" w:type="dxa"/>
              <w:right w:w="108" w:type="dxa"/>
            </w:tcMar>
          </w:tcPr>
          <w:p w14:paraId="2D931F66" w14:textId="0AC4A723" w:rsidR="00F87989" w:rsidRPr="009F15C9" w:rsidRDefault="00F87989" w:rsidP="00A95BBD">
            <w:pPr>
              <w:spacing w:after="0"/>
              <w:jc w:val="center"/>
              <w:rPr>
                <w:rFonts w:ascii="Times New Roman" w:hAnsi="Times New Roman" w:cs="Times New Roman"/>
                <w:b/>
                <w:bCs/>
                <w:iCs/>
                <w:sz w:val="18"/>
                <w:szCs w:val="16"/>
              </w:rPr>
            </w:pPr>
          </w:p>
        </w:tc>
        <w:tc>
          <w:tcPr>
            <w:tcW w:w="876" w:type="dxa"/>
            <w:tcBorders>
              <w:top w:val="single" w:sz="4" w:space="0" w:color="7F7F7F"/>
              <w:bottom w:val="single" w:sz="4" w:space="0" w:color="7F7F7F"/>
            </w:tcBorders>
            <w:shd w:val="clear" w:color="auto" w:fill="auto"/>
            <w:tcMar>
              <w:top w:w="0" w:type="dxa"/>
              <w:left w:w="108" w:type="dxa"/>
              <w:bottom w:w="0" w:type="dxa"/>
              <w:right w:w="108" w:type="dxa"/>
            </w:tcMar>
          </w:tcPr>
          <w:p w14:paraId="0028514B" w14:textId="419EF909" w:rsidR="00F87989" w:rsidRPr="009F15C9" w:rsidRDefault="00F87989" w:rsidP="00A95BBD">
            <w:pPr>
              <w:spacing w:after="0"/>
              <w:jc w:val="center"/>
              <w:rPr>
                <w:rFonts w:ascii="Times New Roman" w:hAnsi="Times New Roman" w:cs="Times New Roman"/>
                <w:b/>
                <w:bCs/>
                <w:iCs/>
                <w:sz w:val="16"/>
                <w:szCs w:val="16"/>
              </w:rPr>
            </w:pPr>
          </w:p>
        </w:tc>
        <w:tc>
          <w:tcPr>
            <w:tcW w:w="985" w:type="dxa"/>
            <w:gridSpan w:val="2"/>
            <w:tcBorders>
              <w:top w:val="single" w:sz="4" w:space="0" w:color="7F7F7F"/>
              <w:bottom w:val="single" w:sz="4" w:space="0" w:color="7F7F7F"/>
            </w:tcBorders>
            <w:shd w:val="clear" w:color="auto" w:fill="auto"/>
            <w:tcMar>
              <w:top w:w="0" w:type="dxa"/>
              <w:left w:w="108" w:type="dxa"/>
              <w:bottom w:w="0" w:type="dxa"/>
              <w:right w:w="108" w:type="dxa"/>
            </w:tcMar>
          </w:tcPr>
          <w:p w14:paraId="25C3576E" w14:textId="5F725E78" w:rsidR="00F87989" w:rsidRPr="009F15C9" w:rsidRDefault="00F87989" w:rsidP="00A95BBD">
            <w:pPr>
              <w:spacing w:after="0"/>
              <w:jc w:val="center"/>
              <w:rPr>
                <w:rFonts w:ascii="Times New Roman" w:hAnsi="Times New Roman" w:cs="Times New Roman"/>
                <w:b/>
                <w:bCs/>
                <w:iCs/>
                <w:sz w:val="16"/>
                <w:szCs w:val="16"/>
              </w:rPr>
            </w:pPr>
          </w:p>
        </w:tc>
        <w:tc>
          <w:tcPr>
            <w:tcW w:w="849" w:type="dxa"/>
            <w:gridSpan w:val="2"/>
            <w:tcBorders>
              <w:top w:val="single" w:sz="4" w:space="0" w:color="7F7F7F"/>
              <w:bottom w:val="single" w:sz="4" w:space="0" w:color="7F7F7F"/>
            </w:tcBorders>
            <w:shd w:val="clear" w:color="auto" w:fill="auto"/>
            <w:tcMar>
              <w:top w:w="0" w:type="dxa"/>
              <w:left w:w="108" w:type="dxa"/>
              <w:bottom w:w="0" w:type="dxa"/>
              <w:right w:w="108" w:type="dxa"/>
            </w:tcMar>
          </w:tcPr>
          <w:p w14:paraId="51FDDEBE" w14:textId="70C562F6" w:rsidR="00F87989" w:rsidRPr="009F15C9" w:rsidRDefault="00F87989" w:rsidP="00A95BBD">
            <w:pPr>
              <w:spacing w:after="0"/>
              <w:jc w:val="center"/>
              <w:rPr>
                <w:rFonts w:ascii="Times New Roman" w:hAnsi="Times New Roman" w:cs="Times New Roman"/>
                <w:b/>
                <w:bCs/>
                <w:iCs/>
                <w:sz w:val="16"/>
                <w:szCs w:val="16"/>
              </w:rPr>
            </w:pPr>
          </w:p>
        </w:tc>
        <w:tc>
          <w:tcPr>
            <w:tcW w:w="401" w:type="dxa"/>
            <w:gridSpan w:val="2"/>
            <w:tcBorders>
              <w:top w:val="single" w:sz="4" w:space="0" w:color="7F7F7F"/>
              <w:bottom w:val="single" w:sz="4" w:space="0" w:color="7F7F7F"/>
            </w:tcBorders>
            <w:shd w:val="clear" w:color="auto" w:fill="auto"/>
            <w:tcMar>
              <w:top w:w="0" w:type="dxa"/>
              <w:left w:w="108" w:type="dxa"/>
              <w:bottom w:w="0" w:type="dxa"/>
              <w:right w:w="108" w:type="dxa"/>
            </w:tcMar>
          </w:tcPr>
          <w:p w14:paraId="135707B4" w14:textId="321528A7" w:rsidR="00F87989" w:rsidRPr="009F15C9" w:rsidRDefault="00F87989" w:rsidP="00A95BBD">
            <w:pPr>
              <w:spacing w:after="0"/>
              <w:jc w:val="center"/>
              <w:rPr>
                <w:rFonts w:ascii="Times New Roman" w:hAnsi="Times New Roman" w:cs="Times New Roman"/>
                <w:b/>
                <w:bCs/>
                <w:iCs/>
                <w:sz w:val="16"/>
                <w:szCs w:val="16"/>
              </w:rPr>
            </w:pPr>
          </w:p>
        </w:tc>
        <w:tc>
          <w:tcPr>
            <w:tcW w:w="1679" w:type="dxa"/>
            <w:gridSpan w:val="2"/>
            <w:tcBorders>
              <w:top w:val="single" w:sz="4" w:space="0" w:color="7F7F7F"/>
              <w:bottom w:val="single" w:sz="4" w:space="0" w:color="7F7F7F"/>
            </w:tcBorders>
            <w:shd w:val="clear" w:color="auto" w:fill="auto"/>
            <w:tcMar>
              <w:top w:w="0" w:type="dxa"/>
              <w:left w:w="108" w:type="dxa"/>
              <w:bottom w:w="0" w:type="dxa"/>
              <w:right w:w="108" w:type="dxa"/>
            </w:tcMar>
          </w:tcPr>
          <w:p w14:paraId="0CCF2E5B" w14:textId="3A88EDBC" w:rsidR="00F87989" w:rsidRPr="009F15C9" w:rsidRDefault="00F87989" w:rsidP="00A95BBD">
            <w:pPr>
              <w:spacing w:after="0"/>
              <w:ind w:right="-96" w:hanging="131"/>
              <w:jc w:val="center"/>
              <w:rPr>
                <w:rFonts w:ascii="Times New Roman" w:hAnsi="Times New Roman" w:cs="Times New Roman"/>
                <w:b/>
                <w:bCs/>
                <w:iCs/>
                <w:sz w:val="16"/>
                <w:szCs w:val="16"/>
              </w:rPr>
            </w:pPr>
          </w:p>
        </w:tc>
      </w:tr>
      <w:tr w:rsidR="009F15C9" w:rsidRPr="009F15C9" w14:paraId="54E236AE" w14:textId="77777777" w:rsidTr="00BE4841">
        <w:trPr>
          <w:trHeight w:val="567"/>
        </w:trPr>
        <w:tc>
          <w:tcPr>
            <w:tcW w:w="456"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3079C811" w14:textId="0F37ABB5" w:rsidR="00F87989" w:rsidRPr="009F15C9" w:rsidRDefault="0099385E" w:rsidP="00693C2E">
            <w:pPr>
              <w:spacing w:after="0"/>
              <w:rPr>
                <w:rFonts w:ascii="Times New Roman" w:eastAsia="Times New Roman" w:hAnsi="Times New Roman" w:cs="Times New Roman"/>
              </w:rPr>
            </w:pPr>
            <w:r w:rsidRPr="009F15C9">
              <w:rPr>
                <w:rFonts w:ascii="Times New Roman" w:eastAsia="Times New Roman" w:hAnsi="Times New Roman" w:cs="Times New Roman"/>
              </w:rPr>
              <w:t>3</w:t>
            </w:r>
            <w:r w:rsidR="00F87989" w:rsidRPr="009F15C9">
              <w:rPr>
                <w:rFonts w:ascii="Times New Roman" w:eastAsia="Times New Roman" w:hAnsi="Times New Roman" w:cs="Times New Roman"/>
              </w:rPr>
              <w:t>1</w:t>
            </w:r>
          </w:p>
        </w:tc>
        <w:tc>
          <w:tcPr>
            <w:tcW w:w="3797"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4AFCF930" w14:textId="77777777" w:rsidR="00F87989" w:rsidRPr="009F15C9" w:rsidRDefault="00F87989" w:rsidP="00693C2E">
            <w:pPr>
              <w:spacing w:after="0"/>
              <w:rPr>
                <w:rFonts w:ascii="Times New Roman" w:eastAsia="Times New Roman" w:hAnsi="Times New Roman" w:cs="Times New Roman"/>
              </w:rPr>
            </w:pPr>
            <w:r w:rsidRPr="009F15C9">
              <w:rPr>
                <w:rFonts w:ascii="Times New Roman" w:eastAsia="Times New Roman" w:hAnsi="Times New Roman" w:cs="Times New Roman"/>
              </w:rPr>
              <w:t>I was happy and in a good mood</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65F07C14" w14:textId="65D320F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1</w:t>
            </w:r>
          </w:p>
        </w:tc>
        <w:tc>
          <w:tcPr>
            <w:tcW w:w="1020" w:type="dxa"/>
            <w:gridSpan w:val="3"/>
            <w:tcBorders>
              <w:top w:val="single" w:sz="4" w:space="0" w:color="7F7F7F"/>
              <w:bottom w:val="single" w:sz="4" w:space="0" w:color="7F7F7F"/>
            </w:tcBorders>
            <w:shd w:val="clear" w:color="auto" w:fill="auto"/>
            <w:tcMar>
              <w:top w:w="0" w:type="dxa"/>
              <w:left w:w="108" w:type="dxa"/>
              <w:bottom w:w="0" w:type="dxa"/>
              <w:right w:w="108" w:type="dxa"/>
            </w:tcMar>
            <w:vAlign w:val="center"/>
          </w:tcPr>
          <w:p w14:paraId="55D4FCB5" w14:textId="441AA4FA"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2</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66EF85BE" w14:textId="7777777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3</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0DEAA9A3" w14:textId="1AD4B020"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4</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7E7A7CFF" w14:textId="6741EF0B"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5</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3C1A37FA" w14:textId="608E505E"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6</w:t>
            </w:r>
          </w:p>
        </w:tc>
      </w:tr>
      <w:tr w:rsidR="009F15C9" w:rsidRPr="009F15C9" w14:paraId="6BC5D072" w14:textId="77777777" w:rsidTr="00BE4841">
        <w:trPr>
          <w:trHeight w:val="567"/>
        </w:trPr>
        <w:tc>
          <w:tcPr>
            <w:tcW w:w="456" w:type="dxa"/>
            <w:shd w:val="clear" w:color="auto" w:fill="auto"/>
            <w:tcMar>
              <w:top w:w="0" w:type="dxa"/>
              <w:left w:w="108" w:type="dxa"/>
              <w:bottom w:w="0" w:type="dxa"/>
              <w:right w:w="108" w:type="dxa"/>
            </w:tcMar>
            <w:vAlign w:val="center"/>
          </w:tcPr>
          <w:p w14:paraId="05588848" w14:textId="01D69E7D" w:rsidR="00F87989" w:rsidRPr="009F15C9" w:rsidRDefault="0099385E" w:rsidP="00693C2E">
            <w:pPr>
              <w:spacing w:after="0"/>
              <w:rPr>
                <w:rFonts w:ascii="Times New Roman" w:eastAsia="Times New Roman" w:hAnsi="Times New Roman" w:cs="Times New Roman"/>
              </w:rPr>
            </w:pPr>
            <w:r w:rsidRPr="009F15C9">
              <w:rPr>
                <w:rFonts w:ascii="Times New Roman" w:eastAsia="Times New Roman" w:hAnsi="Times New Roman" w:cs="Times New Roman"/>
              </w:rPr>
              <w:t>3</w:t>
            </w:r>
            <w:r w:rsidR="00F87989" w:rsidRPr="009F15C9">
              <w:rPr>
                <w:rFonts w:ascii="Times New Roman" w:eastAsia="Times New Roman" w:hAnsi="Times New Roman" w:cs="Times New Roman"/>
              </w:rPr>
              <w:t>2</w:t>
            </w:r>
          </w:p>
        </w:tc>
        <w:tc>
          <w:tcPr>
            <w:tcW w:w="3797" w:type="dxa"/>
            <w:shd w:val="clear" w:color="auto" w:fill="auto"/>
            <w:tcMar>
              <w:top w:w="0" w:type="dxa"/>
              <w:left w:w="108" w:type="dxa"/>
              <w:bottom w:w="0" w:type="dxa"/>
              <w:right w:w="108" w:type="dxa"/>
            </w:tcMar>
            <w:vAlign w:val="center"/>
          </w:tcPr>
          <w:p w14:paraId="3070E82E" w14:textId="0A7C0C73" w:rsidR="00F87989" w:rsidRPr="009F15C9" w:rsidRDefault="00F87989" w:rsidP="00693C2E">
            <w:pPr>
              <w:spacing w:after="0"/>
            </w:pPr>
            <w:r w:rsidRPr="009F15C9">
              <w:rPr>
                <w:rFonts w:ascii="Times New Roman" w:eastAsia="Times New Roman" w:hAnsi="Times New Roman" w:cs="Times New Roman"/>
              </w:rPr>
              <w:t xml:space="preserve">I felt calm and </w:t>
            </w:r>
            <w:r w:rsidR="007E2599" w:rsidRPr="009F15C9">
              <w:rPr>
                <w:rFonts w:ascii="Times New Roman" w:eastAsia="Times New Roman" w:hAnsi="Times New Roman" w:cs="Times New Roman"/>
              </w:rPr>
              <w:t>relaxed</w:t>
            </w:r>
          </w:p>
        </w:tc>
        <w:tc>
          <w:tcPr>
            <w:tcW w:w="1020" w:type="dxa"/>
            <w:gridSpan w:val="2"/>
            <w:shd w:val="clear" w:color="auto" w:fill="auto"/>
            <w:tcMar>
              <w:top w:w="0" w:type="dxa"/>
              <w:left w:w="108" w:type="dxa"/>
              <w:bottom w:w="0" w:type="dxa"/>
              <w:right w:w="108" w:type="dxa"/>
            </w:tcMar>
            <w:vAlign w:val="center"/>
          </w:tcPr>
          <w:p w14:paraId="76880520" w14:textId="17C7D54E"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1</w:t>
            </w:r>
          </w:p>
        </w:tc>
        <w:tc>
          <w:tcPr>
            <w:tcW w:w="1020" w:type="dxa"/>
            <w:gridSpan w:val="3"/>
            <w:shd w:val="clear" w:color="auto" w:fill="auto"/>
            <w:tcMar>
              <w:top w:w="0" w:type="dxa"/>
              <w:left w:w="108" w:type="dxa"/>
              <w:bottom w:w="0" w:type="dxa"/>
              <w:right w:w="108" w:type="dxa"/>
            </w:tcMar>
            <w:vAlign w:val="center"/>
          </w:tcPr>
          <w:p w14:paraId="5B39835A" w14:textId="72C8018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2</w:t>
            </w:r>
          </w:p>
        </w:tc>
        <w:tc>
          <w:tcPr>
            <w:tcW w:w="1020" w:type="dxa"/>
            <w:gridSpan w:val="2"/>
            <w:shd w:val="clear" w:color="auto" w:fill="auto"/>
            <w:tcMar>
              <w:top w:w="0" w:type="dxa"/>
              <w:left w:w="108" w:type="dxa"/>
              <w:bottom w:w="0" w:type="dxa"/>
              <w:right w:w="108" w:type="dxa"/>
            </w:tcMar>
            <w:vAlign w:val="center"/>
          </w:tcPr>
          <w:p w14:paraId="4870EEBC" w14:textId="7777777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3</w:t>
            </w:r>
          </w:p>
        </w:tc>
        <w:tc>
          <w:tcPr>
            <w:tcW w:w="1020" w:type="dxa"/>
            <w:gridSpan w:val="2"/>
            <w:shd w:val="clear" w:color="auto" w:fill="auto"/>
            <w:tcMar>
              <w:top w:w="0" w:type="dxa"/>
              <w:left w:w="108" w:type="dxa"/>
              <w:bottom w:w="0" w:type="dxa"/>
              <w:right w:w="108" w:type="dxa"/>
            </w:tcMar>
            <w:vAlign w:val="center"/>
          </w:tcPr>
          <w:p w14:paraId="2F837060" w14:textId="739DE2CD"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4</w:t>
            </w:r>
          </w:p>
        </w:tc>
        <w:tc>
          <w:tcPr>
            <w:tcW w:w="1020" w:type="dxa"/>
            <w:gridSpan w:val="2"/>
            <w:shd w:val="clear" w:color="auto" w:fill="auto"/>
            <w:tcMar>
              <w:top w:w="0" w:type="dxa"/>
              <w:left w:w="108" w:type="dxa"/>
              <w:bottom w:w="0" w:type="dxa"/>
              <w:right w:w="108" w:type="dxa"/>
            </w:tcMar>
            <w:vAlign w:val="center"/>
          </w:tcPr>
          <w:p w14:paraId="607AD0B0" w14:textId="2C93131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5</w:t>
            </w:r>
          </w:p>
        </w:tc>
        <w:tc>
          <w:tcPr>
            <w:tcW w:w="1020" w:type="dxa"/>
            <w:gridSpan w:val="2"/>
            <w:shd w:val="clear" w:color="auto" w:fill="auto"/>
            <w:tcMar>
              <w:top w:w="0" w:type="dxa"/>
              <w:left w:w="108" w:type="dxa"/>
              <w:bottom w:w="0" w:type="dxa"/>
              <w:right w:w="108" w:type="dxa"/>
            </w:tcMar>
            <w:vAlign w:val="center"/>
          </w:tcPr>
          <w:p w14:paraId="62A4EA85" w14:textId="060B6A06"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6</w:t>
            </w:r>
          </w:p>
        </w:tc>
      </w:tr>
      <w:tr w:rsidR="009F15C9" w:rsidRPr="009F15C9" w14:paraId="4DB03BFD" w14:textId="77777777" w:rsidTr="00BE4841">
        <w:trPr>
          <w:trHeight w:val="567"/>
        </w:trPr>
        <w:tc>
          <w:tcPr>
            <w:tcW w:w="456"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1EDAA758" w14:textId="689F7CE9" w:rsidR="00F87989" w:rsidRPr="009F15C9" w:rsidRDefault="0099385E" w:rsidP="00693C2E">
            <w:pPr>
              <w:spacing w:after="0"/>
              <w:rPr>
                <w:rFonts w:ascii="Times New Roman" w:eastAsia="Times New Roman" w:hAnsi="Times New Roman" w:cs="Times New Roman"/>
              </w:rPr>
            </w:pPr>
            <w:r w:rsidRPr="009F15C9">
              <w:rPr>
                <w:rFonts w:ascii="Times New Roman" w:eastAsia="Times New Roman" w:hAnsi="Times New Roman" w:cs="Times New Roman"/>
              </w:rPr>
              <w:t>3</w:t>
            </w:r>
            <w:r w:rsidR="00F87989" w:rsidRPr="009F15C9">
              <w:rPr>
                <w:rFonts w:ascii="Times New Roman" w:eastAsia="Times New Roman" w:hAnsi="Times New Roman" w:cs="Times New Roman"/>
              </w:rPr>
              <w:t>3</w:t>
            </w:r>
          </w:p>
        </w:tc>
        <w:tc>
          <w:tcPr>
            <w:tcW w:w="3797"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45528D3F" w14:textId="77777777" w:rsidR="00F87989" w:rsidRPr="009F15C9" w:rsidRDefault="00F87989" w:rsidP="00693C2E">
            <w:pPr>
              <w:spacing w:after="0"/>
            </w:pPr>
            <w:r w:rsidRPr="009F15C9">
              <w:rPr>
                <w:rFonts w:ascii="Times New Roman" w:eastAsia="Times New Roman" w:hAnsi="Times New Roman" w:cs="Times New Roman"/>
              </w:rPr>
              <w:t>I felt energetic and active</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0B017F29" w14:textId="315FAB8C"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1</w:t>
            </w:r>
          </w:p>
        </w:tc>
        <w:tc>
          <w:tcPr>
            <w:tcW w:w="1020" w:type="dxa"/>
            <w:gridSpan w:val="3"/>
            <w:tcBorders>
              <w:top w:val="single" w:sz="4" w:space="0" w:color="7F7F7F"/>
              <w:bottom w:val="single" w:sz="4" w:space="0" w:color="7F7F7F"/>
            </w:tcBorders>
            <w:shd w:val="clear" w:color="auto" w:fill="auto"/>
            <w:tcMar>
              <w:top w:w="0" w:type="dxa"/>
              <w:left w:w="108" w:type="dxa"/>
              <w:bottom w:w="0" w:type="dxa"/>
              <w:right w:w="108" w:type="dxa"/>
            </w:tcMar>
            <w:vAlign w:val="center"/>
          </w:tcPr>
          <w:p w14:paraId="5377F021" w14:textId="6D230922"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2</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3B441095" w14:textId="77777777"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3</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3D3D01DD" w14:textId="6857B490"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4</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687D5E0A" w14:textId="27E5ABEE"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5</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2C8D8EE9" w14:textId="357DB3C8" w:rsidR="00F87989" w:rsidRPr="009F15C9" w:rsidRDefault="00F87989" w:rsidP="00693C2E">
            <w:pPr>
              <w:spacing w:after="0"/>
              <w:jc w:val="center"/>
              <w:rPr>
                <w:rFonts w:ascii="Times New Roman" w:hAnsi="Times New Roman" w:cs="Times New Roman"/>
              </w:rPr>
            </w:pPr>
            <w:r w:rsidRPr="009F15C9">
              <w:rPr>
                <w:rFonts w:ascii="Times New Roman" w:hAnsi="Times New Roman" w:cs="Times New Roman"/>
              </w:rPr>
              <w:t>6</w:t>
            </w:r>
          </w:p>
        </w:tc>
      </w:tr>
      <w:tr w:rsidR="009F15C9" w:rsidRPr="009F15C9" w14:paraId="22FF8E31" w14:textId="77777777" w:rsidTr="00BE4841">
        <w:trPr>
          <w:trHeight w:val="567"/>
        </w:trPr>
        <w:tc>
          <w:tcPr>
            <w:tcW w:w="456" w:type="dxa"/>
            <w:shd w:val="clear" w:color="auto" w:fill="auto"/>
            <w:tcMar>
              <w:top w:w="0" w:type="dxa"/>
              <w:left w:w="108" w:type="dxa"/>
              <w:bottom w:w="0" w:type="dxa"/>
              <w:right w:w="108" w:type="dxa"/>
            </w:tcMar>
            <w:vAlign w:val="center"/>
          </w:tcPr>
          <w:p w14:paraId="7CFA2D5A" w14:textId="7C1F0227" w:rsidR="00F87989" w:rsidRPr="009F15C9" w:rsidRDefault="0099385E" w:rsidP="00693C2E">
            <w:pPr>
              <w:spacing w:after="0"/>
              <w:rPr>
                <w:rFonts w:ascii="Times New Roman" w:eastAsia="Times New Roman" w:hAnsi="Times New Roman" w:cs="Times New Roman"/>
              </w:rPr>
            </w:pPr>
            <w:r w:rsidRPr="009F15C9">
              <w:rPr>
                <w:rFonts w:ascii="Times New Roman" w:eastAsia="Times New Roman" w:hAnsi="Times New Roman" w:cs="Times New Roman"/>
              </w:rPr>
              <w:t>3</w:t>
            </w:r>
            <w:r w:rsidR="00F87989" w:rsidRPr="009F15C9">
              <w:rPr>
                <w:rFonts w:ascii="Times New Roman" w:eastAsia="Times New Roman" w:hAnsi="Times New Roman" w:cs="Times New Roman"/>
              </w:rPr>
              <w:t>4</w:t>
            </w:r>
          </w:p>
        </w:tc>
        <w:tc>
          <w:tcPr>
            <w:tcW w:w="3797" w:type="dxa"/>
            <w:shd w:val="clear" w:color="auto" w:fill="auto"/>
            <w:tcMar>
              <w:top w:w="0" w:type="dxa"/>
              <w:left w:w="108" w:type="dxa"/>
              <w:bottom w:w="0" w:type="dxa"/>
              <w:right w:w="108" w:type="dxa"/>
            </w:tcMar>
            <w:vAlign w:val="center"/>
          </w:tcPr>
          <w:p w14:paraId="24AACABC" w14:textId="0824305C" w:rsidR="00F87989" w:rsidRPr="009F15C9" w:rsidRDefault="007E2599" w:rsidP="00693C2E">
            <w:pPr>
              <w:spacing w:after="0"/>
              <w:rPr>
                <w:rFonts w:ascii="Times New Roman" w:hAnsi="Times New Roman" w:cs="Times New Roman"/>
              </w:rPr>
            </w:pPr>
            <w:r w:rsidRPr="009F15C9">
              <w:rPr>
                <w:rFonts w:ascii="Times New Roman" w:hAnsi="Times New Roman" w:cs="Times New Roman"/>
              </w:rPr>
              <w:t>After waking up I felt vivid and rested</w:t>
            </w:r>
          </w:p>
        </w:tc>
        <w:tc>
          <w:tcPr>
            <w:tcW w:w="1020" w:type="dxa"/>
            <w:gridSpan w:val="2"/>
            <w:shd w:val="clear" w:color="auto" w:fill="auto"/>
            <w:tcMar>
              <w:top w:w="0" w:type="dxa"/>
              <w:left w:w="108" w:type="dxa"/>
              <w:bottom w:w="0" w:type="dxa"/>
              <w:right w:w="108" w:type="dxa"/>
            </w:tcMar>
            <w:vAlign w:val="center"/>
          </w:tcPr>
          <w:p w14:paraId="47305DA5" w14:textId="72075C95"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1</w:t>
            </w:r>
          </w:p>
        </w:tc>
        <w:tc>
          <w:tcPr>
            <w:tcW w:w="1020" w:type="dxa"/>
            <w:gridSpan w:val="3"/>
            <w:shd w:val="clear" w:color="auto" w:fill="auto"/>
            <w:tcMar>
              <w:top w:w="0" w:type="dxa"/>
              <w:left w:w="108" w:type="dxa"/>
              <w:bottom w:w="0" w:type="dxa"/>
              <w:right w:w="108" w:type="dxa"/>
            </w:tcMar>
            <w:vAlign w:val="center"/>
          </w:tcPr>
          <w:p w14:paraId="25856A7F" w14:textId="63217CB7"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2</w:t>
            </w:r>
          </w:p>
        </w:tc>
        <w:tc>
          <w:tcPr>
            <w:tcW w:w="1020" w:type="dxa"/>
            <w:gridSpan w:val="2"/>
            <w:shd w:val="clear" w:color="auto" w:fill="auto"/>
            <w:tcMar>
              <w:top w:w="0" w:type="dxa"/>
              <w:left w:w="108" w:type="dxa"/>
              <w:bottom w:w="0" w:type="dxa"/>
              <w:right w:w="108" w:type="dxa"/>
            </w:tcMar>
            <w:vAlign w:val="center"/>
          </w:tcPr>
          <w:p w14:paraId="0A533EAA" w14:textId="77777777"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3</w:t>
            </w:r>
          </w:p>
        </w:tc>
        <w:tc>
          <w:tcPr>
            <w:tcW w:w="1020" w:type="dxa"/>
            <w:gridSpan w:val="2"/>
            <w:shd w:val="clear" w:color="auto" w:fill="auto"/>
            <w:tcMar>
              <w:top w:w="0" w:type="dxa"/>
              <w:left w:w="108" w:type="dxa"/>
              <w:bottom w:w="0" w:type="dxa"/>
              <w:right w:w="108" w:type="dxa"/>
            </w:tcMar>
            <w:vAlign w:val="center"/>
          </w:tcPr>
          <w:p w14:paraId="3697BFE6" w14:textId="0FA565EF"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4</w:t>
            </w:r>
          </w:p>
        </w:tc>
        <w:tc>
          <w:tcPr>
            <w:tcW w:w="1020" w:type="dxa"/>
            <w:gridSpan w:val="2"/>
            <w:shd w:val="clear" w:color="auto" w:fill="auto"/>
            <w:tcMar>
              <w:top w:w="0" w:type="dxa"/>
              <w:left w:w="108" w:type="dxa"/>
              <w:bottom w:w="0" w:type="dxa"/>
              <w:right w:w="108" w:type="dxa"/>
            </w:tcMar>
            <w:vAlign w:val="center"/>
          </w:tcPr>
          <w:p w14:paraId="76A9A09C" w14:textId="2250A748"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5</w:t>
            </w:r>
          </w:p>
        </w:tc>
        <w:tc>
          <w:tcPr>
            <w:tcW w:w="1020" w:type="dxa"/>
            <w:gridSpan w:val="2"/>
            <w:shd w:val="clear" w:color="auto" w:fill="auto"/>
            <w:tcMar>
              <w:top w:w="0" w:type="dxa"/>
              <w:left w:w="108" w:type="dxa"/>
              <w:bottom w:w="0" w:type="dxa"/>
              <w:right w:w="108" w:type="dxa"/>
            </w:tcMar>
            <w:vAlign w:val="center"/>
          </w:tcPr>
          <w:p w14:paraId="64837A81" w14:textId="2EEC2C39"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6</w:t>
            </w:r>
          </w:p>
        </w:tc>
      </w:tr>
      <w:tr w:rsidR="009F15C9" w:rsidRPr="009F15C9" w14:paraId="4AC663C1" w14:textId="77777777" w:rsidTr="00BE4841">
        <w:trPr>
          <w:trHeight w:val="567"/>
        </w:trPr>
        <w:tc>
          <w:tcPr>
            <w:tcW w:w="456"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40FEB3C9" w14:textId="134EFE44" w:rsidR="00F87989" w:rsidRPr="009F15C9" w:rsidRDefault="0099385E" w:rsidP="00693C2E">
            <w:pPr>
              <w:spacing w:after="0"/>
              <w:rPr>
                <w:rFonts w:ascii="Times New Roman" w:eastAsia="Times New Roman" w:hAnsi="Times New Roman" w:cs="Times New Roman"/>
              </w:rPr>
            </w:pPr>
            <w:r w:rsidRPr="009F15C9">
              <w:rPr>
                <w:rFonts w:ascii="Times New Roman" w:eastAsia="Times New Roman" w:hAnsi="Times New Roman" w:cs="Times New Roman"/>
              </w:rPr>
              <w:t>3</w:t>
            </w:r>
            <w:r w:rsidR="00F87989" w:rsidRPr="009F15C9">
              <w:rPr>
                <w:rFonts w:ascii="Times New Roman" w:eastAsia="Times New Roman" w:hAnsi="Times New Roman" w:cs="Times New Roman"/>
              </w:rPr>
              <w:t>5</w:t>
            </w:r>
          </w:p>
        </w:tc>
        <w:tc>
          <w:tcPr>
            <w:tcW w:w="3797" w:type="dxa"/>
            <w:tcBorders>
              <w:top w:val="single" w:sz="4" w:space="0" w:color="7F7F7F"/>
              <w:bottom w:val="single" w:sz="4" w:space="0" w:color="7F7F7F"/>
            </w:tcBorders>
            <w:shd w:val="clear" w:color="auto" w:fill="auto"/>
            <w:tcMar>
              <w:top w:w="0" w:type="dxa"/>
              <w:left w:w="108" w:type="dxa"/>
              <w:bottom w:w="0" w:type="dxa"/>
              <w:right w:w="108" w:type="dxa"/>
            </w:tcMar>
            <w:vAlign w:val="center"/>
          </w:tcPr>
          <w:p w14:paraId="0643F286" w14:textId="77777777" w:rsidR="00F87989" w:rsidRPr="009F15C9" w:rsidRDefault="00F87989" w:rsidP="00693C2E">
            <w:pPr>
              <w:spacing w:after="0"/>
            </w:pPr>
            <w:r w:rsidRPr="009F15C9">
              <w:rPr>
                <w:rFonts w:ascii="Times New Roman" w:eastAsia="Times New Roman" w:hAnsi="Times New Roman" w:cs="Times New Roman"/>
              </w:rPr>
              <w:t>my daily life was filled with things that interest me</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77BBC39C" w14:textId="4DC46986"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1</w:t>
            </w:r>
          </w:p>
        </w:tc>
        <w:tc>
          <w:tcPr>
            <w:tcW w:w="1020" w:type="dxa"/>
            <w:gridSpan w:val="3"/>
            <w:tcBorders>
              <w:top w:val="single" w:sz="4" w:space="0" w:color="7F7F7F"/>
              <w:bottom w:val="single" w:sz="4" w:space="0" w:color="7F7F7F"/>
            </w:tcBorders>
            <w:shd w:val="clear" w:color="auto" w:fill="auto"/>
            <w:tcMar>
              <w:top w:w="0" w:type="dxa"/>
              <w:left w:w="108" w:type="dxa"/>
              <w:bottom w:w="0" w:type="dxa"/>
              <w:right w:w="108" w:type="dxa"/>
            </w:tcMar>
            <w:vAlign w:val="center"/>
          </w:tcPr>
          <w:p w14:paraId="794C3C11" w14:textId="05735FC6"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2</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7CA956E0" w14:textId="77777777"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3</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0776D593" w14:textId="6DE60657"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4</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74EC282A" w14:textId="08ED1195"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5</w:t>
            </w:r>
          </w:p>
        </w:tc>
        <w:tc>
          <w:tcPr>
            <w:tcW w:w="1020" w:type="dxa"/>
            <w:gridSpan w:val="2"/>
            <w:tcBorders>
              <w:top w:val="single" w:sz="4" w:space="0" w:color="7F7F7F"/>
              <w:bottom w:val="single" w:sz="4" w:space="0" w:color="7F7F7F"/>
            </w:tcBorders>
            <w:shd w:val="clear" w:color="auto" w:fill="auto"/>
            <w:tcMar>
              <w:top w:w="0" w:type="dxa"/>
              <w:left w:w="108" w:type="dxa"/>
              <w:bottom w:w="0" w:type="dxa"/>
              <w:right w:w="108" w:type="dxa"/>
            </w:tcMar>
            <w:vAlign w:val="center"/>
          </w:tcPr>
          <w:p w14:paraId="22CDC334" w14:textId="25BDF723" w:rsidR="00F87989" w:rsidRPr="009F15C9" w:rsidRDefault="00F87989" w:rsidP="00CD211F">
            <w:pPr>
              <w:spacing w:after="0"/>
              <w:jc w:val="center"/>
              <w:rPr>
                <w:rFonts w:ascii="Times New Roman" w:hAnsi="Times New Roman" w:cs="Times New Roman"/>
              </w:rPr>
            </w:pPr>
            <w:r w:rsidRPr="009F15C9">
              <w:rPr>
                <w:rFonts w:ascii="Times New Roman" w:hAnsi="Times New Roman" w:cs="Times New Roman"/>
              </w:rPr>
              <w:t>6</w:t>
            </w:r>
          </w:p>
        </w:tc>
      </w:tr>
    </w:tbl>
    <w:p w14:paraId="7DEDED6F" w14:textId="77777777" w:rsidR="00F87989" w:rsidRPr="009F15C9" w:rsidRDefault="00F87989" w:rsidP="002E2028">
      <w:pPr>
        <w:ind w:hanging="426"/>
        <w:rPr>
          <w:rFonts w:ascii="Times New Roman" w:eastAsia="Times New Roman" w:hAnsi="Times New Roman" w:cs="Times New Roman"/>
        </w:rPr>
      </w:pPr>
    </w:p>
    <w:p w14:paraId="3268A601" w14:textId="77777777" w:rsidR="00F87989" w:rsidRPr="009F15C9" w:rsidRDefault="00F87989" w:rsidP="002E2028">
      <w:pPr>
        <w:ind w:hanging="426"/>
        <w:rPr>
          <w:rFonts w:ascii="Times New Roman" w:eastAsia="Times New Roman" w:hAnsi="Times New Roman" w:cs="Times New Roman"/>
        </w:rPr>
      </w:pPr>
    </w:p>
    <w:p w14:paraId="0D71D379" w14:textId="77777777" w:rsidR="00F87989" w:rsidRPr="009F15C9" w:rsidRDefault="00F87989" w:rsidP="002E2028">
      <w:pPr>
        <w:ind w:hanging="426"/>
        <w:rPr>
          <w:rFonts w:ascii="Times New Roman" w:eastAsia="Times New Roman" w:hAnsi="Times New Roman" w:cs="Times New Roman"/>
        </w:rPr>
      </w:pPr>
    </w:p>
    <w:p w14:paraId="0FF62AB7" w14:textId="77777777" w:rsidR="002E2028" w:rsidRPr="009F15C9" w:rsidRDefault="002E2028" w:rsidP="002E2028">
      <w:pPr>
        <w:jc w:val="right"/>
        <w:rPr>
          <w:rFonts w:ascii="Times New Roman" w:eastAsia="Times New Roman" w:hAnsi="Times New Roman" w:cs="Times New Roman"/>
          <w:b/>
          <w:i/>
        </w:rPr>
      </w:pPr>
      <w:r w:rsidRPr="009F15C9">
        <w:rPr>
          <w:rFonts w:ascii="Times New Roman" w:eastAsia="Times New Roman" w:hAnsi="Times New Roman" w:cs="Times New Roman"/>
          <w:b/>
          <w:i/>
        </w:rPr>
        <w:t>Thank you very much!</w:t>
      </w:r>
    </w:p>
    <w:p w14:paraId="0A2FEAB4" w14:textId="715319DA" w:rsidR="001760AD" w:rsidRPr="009F15C9" w:rsidRDefault="001760AD">
      <w:pPr>
        <w:rPr>
          <w:rFonts w:ascii="Times New Roman" w:hAnsi="Times New Roman" w:cs="Times New Roman"/>
          <w:b/>
          <w:bCs/>
          <w:i/>
          <w:iCs/>
        </w:rPr>
      </w:pPr>
      <w:r w:rsidRPr="009F15C9">
        <w:rPr>
          <w:rFonts w:ascii="Times New Roman" w:hAnsi="Times New Roman" w:cs="Times New Roman"/>
          <w:b/>
          <w:bCs/>
          <w:i/>
          <w:iCs/>
        </w:rPr>
        <w:br w:type="page"/>
      </w:r>
    </w:p>
    <w:p w14:paraId="1C13A593" w14:textId="77777777" w:rsidR="00DB2345" w:rsidRPr="009F15C9" w:rsidRDefault="00DB2345" w:rsidP="00A4467B">
      <w:pPr>
        <w:rPr>
          <w:rFonts w:ascii="Times New Roman" w:hAnsi="Times New Roman" w:cs="Times New Roman"/>
          <w:b/>
          <w:bCs/>
          <w:i/>
          <w:iCs/>
        </w:rPr>
      </w:pPr>
    </w:p>
    <w:p w14:paraId="47143B37" w14:textId="4017CC39" w:rsidR="00967778" w:rsidRPr="009F15C9" w:rsidRDefault="00953434" w:rsidP="008076A4">
      <w:pPr>
        <w:jc w:val="both"/>
        <w:rPr>
          <w:rFonts w:ascii="Times New Roman" w:hAnsi="Times New Roman" w:cs="Times New Roman"/>
          <w:b/>
          <w:bCs/>
        </w:rPr>
      </w:pPr>
      <w:r w:rsidRPr="009F15C9">
        <w:rPr>
          <w:rFonts w:ascii="Times New Roman" w:hAnsi="Times New Roman" w:cs="Times New Roman"/>
          <w:b/>
          <w:bCs/>
        </w:rPr>
        <w:t>Survey guidelines</w:t>
      </w:r>
    </w:p>
    <w:p w14:paraId="73A3D76F" w14:textId="3FC1D91D" w:rsidR="00847503" w:rsidRPr="009F15C9" w:rsidRDefault="00847503" w:rsidP="00847503">
      <w:pPr>
        <w:rPr>
          <w:rFonts w:ascii="Times New Roman" w:hAnsi="Times New Roman" w:cs="Times New Roman"/>
          <w:b/>
          <w:bCs/>
        </w:rPr>
      </w:pPr>
      <w:r w:rsidRPr="009F15C9">
        <w:rPr>
          <w:rFonts w:ascii="Times New Roman" w:hAnsi="Times New Roman" w:cs="Times New Roman"/>
          <w:b/>
          <w:bCs/>
        </w:rPr>
        <w:t>1. Evaluation of the survey results</w:t>
      </w:r>
      <w:r w:rsidR="00BE552C" w:rsidRPr="009F15C9">
        <w:rPr>
          <w:rFonts w:ascii="Times New Roman" w:hAnsi="Times New Roman" w:cs="Times New Roman"/>
          <w:b/>
          <w:bCs/>
        </w:rPr>
        <w:t>:</w:t>
      </w:r>
    </w:p>
    <w:p w14:paraId="6FF071DC" w14:textId="661AB4B3" w:rsidR="00601234" w:rsidRPr="009F15C9" w:rsidRDefault="00601234" w:rsidP="008076A4">
      <w:pPr>
        <w:pStyle w:val="Sarakstarindkopa"/>
        <w:numPr>
          <w:ilvl w:val="0"/>
          <w:numId w:val="14"/>
        </w:numPr>
        <w:jc w:val="both"/>
        <w:rPr>
          <w:rFonts w:ascii="Times New Roman" w:eastAsia="Times New Roman" w:hAnsi="Times New Roman" w:cs="Times New Roman"/>
          <w:b/>
          <w:bCs/>
        </w:rPr>
      </w:pPr>
      <w:r w:rsidRPr="009F15C9">
        <w:rPr>
          <w:rFonts w:ascii="Times New Roman" w:hAnsi="Times New Roman" w:cs="Times New Roman"/>
          <w:b/>
          <w:bCs/>
        </w:rPr>
        <w:t xml:space="preserve">Items 1 to </w:t>
      </w:r>
      <w:bookmarkStart w:id="4" w:name="_Hlk177393952"/>
      <w:r w:rsidR="007B42F9" w:rsidRPr="009F15C9">
        <w:rPr>
          <w:rFonts w:ascii="Times New Roman" w:hAnsi="Times New Roman" w:cs="Times New Roman"/>
          <w:b/>
          <w:bCs/>
        </w:rPr>
        <w:t>8</w:t>
      </w:r>
      <w:r w:rsidRPr="009F15C9">
        <w:rPr>
          <w:rFonts w:ascii="Times New Roman" w:hAnsi="Times New Roman" w:cs="Times New Roman"/>
          <w:b/>
          <w:bCs/>
        </w:rPr>
        <w:t xml:space="preserve"> measured on a </w:t>
      </w:r>
      <w:r w:rsidR="00091743" w:rsidRPr="009F15C9">
        <w:rPr>
          <w:rFonts w:ascii="Times New Roman" w:hAnsi="Times New Roman" w:cs="Times New Roman"/>
          <w:b/>
          <w:bCs/>
        </w:rPr>
        <w:t xml:space="preserve">6-point </w:t>
      </w:r>
      <w:r w:rsidRPr="009F15C9">
        <w:rPr>
          <w:rFonts w:ascii="Times New Roman" w:hAnsi="Times New Roman" w:cs="Times New Roman"/>
          <w:b/>
          <w:bCs/>
        </w:rPr>
        <w:t>Likert scale</w:t>
      </w:r>
      <w:bookmarkEnd w:id="4"/>
      <w:r w:rsidRPr="009F15C9">
        <w:rPr>
          <w:rFonts w:ascii="Times New Roman" w:eastAsia="Times New Roman" w:hAnsi="Times New Roman" w:cs="Times New Roman"/>
          <w:b/>
          <w:bCs/>
        </w:rPr>
        <w:t xml:space="preserve">: </w:t>
      </w:r>
    </w:p>
    <w:p w14:paraId="66D0811E" w14:textId="568A156D" w:rsidR="00601234" w:rsidRPr="009F15C9" w:rsidRDefault="00601234" w:rsidP="008076A4">
      <w:pPr>
        <w:pStyle w:val="Sarakstarindkopa"/>
        <w:jc w:val="both"/>
        <w:rPr>
          <w:rFonts w:ascii="Times New Roman" w:eastAsia="Times New Roman" w:hAnsi="Times New Roman" w:cs="Times New Roman"/>
          <w:i/>
          <w:iCs/>
        </w:rPr>
      </w:pPr>
      <w:r w:rsidRPr="009F15C9">
        <w:rPr>
          <w:rFonts w:ascii="Times New Roman" w:eastAsia="Times New Roman" w:hAnsi="Times New Roman" w:cs="Times New Roman"/>
          <w:i/>
          <w:iCs/>
        </w:rPr>
        <w:t xml:space="preserve">1 </w:t>
      </w:r>
      <w:r w:rsidR="007E2599" w:rsidRPr="009F15C9">
        <w:rPr>
          <w:rFonts w:ascii="Times New Roman" w:eastAsia="Times New Roman" w:hAnsi="Times New Roman" w:cs="Times New Roman"/>
          <w:i/>
          <w:iCs/>
        </w:rPr>
        <w:t>Strongly disagree</w:t>
      </w:r>
      <w:r w:rsidRPr="009F15C9">
        <w:rPr>
          <w:rFonts w:ascii="Times New Roman" w:eastAsia="Times New Roman" w:hAnsi="Times New Roman" w:cs="Times New Roman"/>
          <w:i/>
          <w:iCs/>
        </w:rPr>
        <w:t xml:space="preserve">; 2 Disagree; 3 </w:t>
      </w:r>
      <w:r w:rsidR="007E2599" w:rsidRPr="009F15C9">
        <w:rPr>
          <w:rFonts w:ascii="Times New Roman" w:eastAsia="Times New Roman" w:hAnsi="Times New Roman" w:cs="Times New Roman"/>
          <w:i/>
          <w:iCs/>
        </w:rPr>
        <w:t>Rather</w:t>
      </w:r>
      <w:r w:rsidRPr="009F15C9">
        <w:rPr>
          <w:rFonts w:ascii="Times New Roman" w:eastAsia="Times New Roman" w:hAnsi="Times New Roman" w:cs="Times New Roman"/>
          <w:i/>
          <w:iCs/>
        </w:rPr>
        <w:t xml:space="preserve"> disagree; 4 </w:t>
      </w:r>
      <w:r w:rsidR="007E2599" w:rsidRPr="009F15C9">
        <w:rPr>
          <w:rFonts w:ascii="Times New Roman" w:eastAsia="Times New Roman" w:hAnsi="Times New Roman" w:cs="Times New Roman"/>
          <w:i/>
          <w:iCs/>
        </w:rPr>
        <w:t>Rather</w:t>
      </w:r>
      <w:r w:rsidRPr="009F15C9">
        <w:rPr>
          <w:rFonts w:ascii="Times New Roman" w:eastAsia="Times New Roman" w:hAnsi="Times New Roman" w:cs="Times New Roman"/>
          <w:i/>
          <w:iCs/>
        </w:rPr>
        <w:t xml:space="preserve"> agree; 5 </w:t>
      </w:r>
      <w:r w:rsidR="00981E35" w:rsidRPr="009F15C9">
        <w:rPr>
          <w:rFonts w:ascii="Times New Roman" w:eastAsia="Times New Roman" w:hAnsi="Times New Roman" w:cs="Times New Roman"/>
          <w:i/>
          <w:iCs/>
        </w:rPr>
        <w:t xml:space="preserve">Agree; </w:t>
      </w:r>
      <w:r w:rsidRPr="009F15C9">
        <w:rPr>
          <w:rFonts w:ascii="Times New Roman" w:eastAsia="Times New Roman" w:hAnsi="Times New Roman" w:cs="Times New Roman"/>
          <w:i/>
          <w:iCs/>
        </w:rPr>
        <w:t xml:space="preserve">6 Strongly </w:t>
      </w:r>
      <w:r w:rsidR="008E060C" w:rsidRPr="009F15C9">
        <w:rPr>
          <w:rFonts w:ascii="Times New Roman" w:eastAsia="Times New Roman" w:hAnsi="Times New Roman" w:cs="Times New Roman"/>
          <w:i/>
          <w:iCs/>
        </w:rPr>
        <w:t>agree.</w:t>
      </w:r>
    </w:p>
    <w:p w14:paraId="5937BADD" w14:textId="5C98CFD4" w:rsidR="00967778" w:rsidRPr="009F15C9" w:rsidRDefault="00967778" w:rsidP="008076A4">
      <w:pPr>
        <w:pStyle w:val="Sarakstarindkopa"/>
        <w:numPr>
          <w:ilvl w:val="0"/>
          <w:numId w:val="14"/>
        </w:numPr>
        <w:jc w:val="both"/>
        <w:rPr>
          <w:rFonts w:ascii="Times New Roman" w:hAnsi="Times New Roman" w:cs="Times New Roman"/>
          <w:b/>
          <w:bCs/>
        </w:rPr>
      </w:pPr>
      <w:r w:rsidRPr="009F15C9">
        <w:rPr>
          <w:rFonts w:ascii="Times New Roman" w:hAnsi="Times New Roman" w:cs="Times New Roman"/>
          <w:b/>
          <w:bCs/>
        </w:rPr>
        <w:t xml:space="preserve">Items </w:t>
      </w:r>
      <w:r w:rsidR="00F72F51" w:rsidRPr="009F15C9">
        <w:rPr>
          <w:rFonts w:ascii="Times New Roman" w:hAnsi="Times New Roman" w:cs="Times New Roman"/>
          <w:b/>
          <w:bCs/>
        </w:rPr>
        <w:t>9</w:t>
      </w:r>
      <w:r w:rsidRPr="009F15C9">
        <w:rPr>
          <w:rFonts w:ascii="Times New Roman" w:hAnsi="Times New Roman" w:cs="Times New Roman"/>
          <w:b/>
          <w:bCs/>
        </w:rPr>
        <w:t xml:space="preserve"> to </w:t>
      </w:r>
      <w:r w:rsidR="00F72F51" w:rsidRPr="009F15C9">
        <w:rPr>
          <w:rFonts w:ascii="Times New Roman" w:hAnsi="Times New Roman" w:cs="Times New Roman"/>
          <w:b/>
          <w:bCs/>
        </w:rPr>
        <w:t>27</w:t>
      </w:r>
      <w:r w:rsidRPr="009F15C9">
        <w:rPr>
          <w:rFonts w:ascii="Times New Roman" w:hAnsi="Times New Roman" w:cs="Times New Roman"/>
          <w:b/>
          <w:bCs/>
        </w:rPr>
        <w:t xml:space="preserve"> are measured on a </w:t>
      </w:r>
      <w:r w:rsidR="00091743" w:rsidRPr="009F15C9">
        <w:rPr>
          <w:rFonts w:ascii="Times New Roman" w:hAnsi="Times New Roman" w:cs="Times New Roman"/>
          <w:b/>
          <w:bCs/>
        </w:rPr>
        <w:t xml:space="preserve">6-point </w:t>
      </w:r>
      <w:r w:rsidRPr="009F15C9">
        <w:rPr>
          <w:rFonts w:ascii="Times New Roman" w:hAnsi="Times New Roman" w:cs="Times New Roman"/>
          <w:b/>
          <w:bCs/>
        </w:rPr>
        <w:t>Likert scale</w:t>
      </w:r>
      <w:r w:rsidR="00CD72E3" w:rsidRPr="009F15C9">
        <w:rPr>
          <w:rFonts w:ascii="Times New Roman" w:hAnsi="Times New Roman" w:cs="Times New Roman"/>
          <w:b/>
          <w:bCs/>
        </w:rPr>
        <w:t>:</w:t>
      </w:r>
    </w:p>
    <w:p w14:paraId="55D8C682" w14:textId="5CB37B49" w:rsidR="00091743" w:rsidRPr="009F15C9" w:rsidRDefault="00091743" w:rsidP="008076A4">
      <w:pPr>
        <w:pStyle w:val="Sarakstarindkopa"/>
        <w:jc w:val="both"/>
        <w:rPr>
          <w:rFonts w:ascii="Times New Roman" w:hAnsi="Times New Roman" w:cs="Times New Roman"/>
          <w:i/>
          <w:iCs/>
        </w:rPr>
      </w:pPr>
      <w:bookmarkStart w:id="5" w:name="_Hlk178066319"/>
      <w:r w:rsidRPr="009F15C9">
        <w:rPr>
          <w:rFonts w:ascii="Times New Roman" w:hAnsi="Times New Roman" w:cs="Times New Roman"/>
          <w:i/>
          <w:iCs/>
        </w:rPr>
        <w:t xml:space="preserve">1 At no time; 2 Sometimes; 3 Less than half the time; 4 More than half the time; 5 </w:t>
      </w:r>
      <w:r w:rsidR="008E060C" w:rsidRPr="009F15C9">
        <w:rPr>
          <w:rFonts w:ascii="Times New Roman" w:hAnsi="Times New Roman" w:cs="Times New Roman"/>
          <w:i/>
          <w:iCs/>
        </w:rPr>
        <w:t>Most time</w:t>
      </w:r>
      <w:r w:rsidRPr="009F15C9">
        <w:rPr>
          <w:rFonts w:ascii="Times New Roman" w:hAnsi="Times New Roman" w:cs="Times New Roman"/>
          <w:i/>
          <w:iCs/>
        </w:rPr>
        <w:t>; 6 All time.</w:t>
      </w:r>
    </w:p>
    <w:bookmarkEnd w:id="5"/>
    <w:p w14:paraId="2322EF74" w14:textId="37B1AF5D" w:rsidR="00981E35" w:rsidRPr="009F15C9" w:rsidRDefault="00B83C24" w:rsidP="00981E35">
      <w:pPr>
        <w:pStyle w:val="Sarakstarindkopa"/>
        <w:numPr>
          <w:ilvl w:val="0"/>
          <w:numId w:val="14"/>
        </w:numPr>
        <w:jc w:val="both"/>
        <w:rPr>
          <w:rFonts w:ascii="Times New Roman" w:hAnsi="Times New Roman" w:cs="Times New Roman"/>
          <w:b/>
          <w:bCs/>
        </w:rPr>
      </w:pPr>
      <w:r w:rsidRPr="009F15C9">
        <w:rPr>
          <w:rFonts w:ascii="Times New Roman" w:hAnsi="Times New Roman" w:cs="Times New Roman"/>
          <w:b/>
          <w:bCs/>
        </w:rPr>
        <w:t xml:space="preserve">Items </w:t>
      </w:r>
      <w:r w:rsidR="00B1154C" w:rsidRPr="009F15C9">
        <w:rPr>
          <w:rFonts w:ascii="Times New Roman" w:hAnsi="Times New Roman" w:cs="Times New Roman"/>
          <w:b/>
          <w:bCs/>
        </w:rPr>
        <w:t>28</w:t>
      </w:r>
      <w:r w:rsidRPr="009F15C9">
        <w:rPr>
          <w:rFonts w:ascii="Times New Roman" w:hAnsi="Times New Roman" w:cs="Times New Roman"/>
          <w:b/>
          <w:bCs/>
        </w:rPr>
        <w:t xml:space="preserve"> to </w:t>
      </w:r>
      <w:r w:rsidR="00B1154C" w:rsidRPr="009F15C9">
        <w:rPr>
          <w:rFonts w:ascii="Times New Roman" w:hAnsi="Times New Roman" w:cs="Times New Roman"/>
          <w:b/>
          <w:bCs/>
        </w:rPr>
        <w:t>3</w:t>
      </w:r>
      <w:r w:rsidRPr="009F15C9">
        <w:rPr>
          <w:rFonts w:ascii="Times New Roman" w:hAnsi="Times New Roman" w:cs="Times New Roman"/>
          <w:b/>
          <w:bCs/>
        </w:rPr>
        <w:t>0 are measured on a 2-point dichotomous scale</w:t>
      </w:r>
      <w:r w:rsidR="00CD72E3" w:rsidRPr="009F15C9">
        <w:rPr>
          <w:rFonts w:ascii="Times New Roman" w:hAnsi="Times New Roman" w:cs="Times New Roman"/>
          <w:b/>
          <w:bCs/>
        </w:rPr>
        <w:t>:</w:t>
      </w:r>
    </w:p>
    <w:p w14:paraId="07020D5E" w14:textId="2E1628AB" w:rsidR="00595CB3" w:rsidRPr="009F15C9" w:rsidRDefault="00595CB3" w:rsidP="00981E35">
      <w:pPr>
        <w:pStyle w:val="Sarakstarindkopa"/>
        <w:jc w:val="both"/>
        <w:rPr>
          <w:rFonts w:ascii="Times New Roman" w:hAnsi="Times New Roman" w:cs="Times New Roman"/>
          <w:b/>
          <w:bCs/>
        </w:rPr>
      </w:pPr>
      <w:r w:rsidRPr="009F15C9">
        <w:rPr>
          <w:rFonts w:ascii="Times New Roman" w:eastAsia="Times New Roman" w:hAnsi="Times New Roman" w:cs="Times New Roman"/>
          <w:i/>
          <w:iCs/>
        </w:rPr>
        <w:t xml:space="preserve">1 </w:t>
      </w:r>
      <w:r w:rsidR="00FC0040" w:rsidRPr="009F15C9">
        <w:rPr>
          <w:rFonts w:ascii="Times New Roman" w:eastAsia="Times New Roman" w:hAnsi="Times New Roman" w:cs="Times New Roman"/>
          <w:i/>
          <w:iCs/>
        </w:rPr>
        <w:t>Yes</w:t>
      </w:r>
      <w:r w:rsidRPr="009F15C9">
        <w:rPr>
          <w:rFonts w:ascii="Times New Roman" w:eastAsia="Times New Roman" w:hAnsi="Times New Roman" w:cs="Times New Roman"/>
          <w:i/>
          <w:iCs/>
        </w:rPr>
        <w:tab/>
        <w:t>2 No</w:t>
      </w:r>
      <w:r w:rsidR="00FC0040" w:rsidRPr="009F15C9">
        <w:rPr>
          <w:rFonts w:ascii="Times New Roman" w:eastAsia="Times New Roman" w:hAnsi="Times New Roman" w:cs="Times New Roman"/>
          <w:i/>
          <w:iCs/>
        </w:rPr>
        <w:t>.</w:t>
      </w:r>
    </w:p>
    <w:p w14:paraId="5EA09D03" w14:textId="4742FB42" w:rsidR="00B83C24" w:rsidRPr="009F15C9" w:rsidRDefault="00B83C24" w:rsidP="008076A4">
      <w:pPr>
        <w:pStyle w:val="Sarakstarindkopa"/>
        <w:numPr>
          <w:ilvl w:val="0"/>
          <w:numId w:val="14"/>
        </w:numPr>
        <w:jc w:val="both"/>
        <w:rPr>
          <w:rFonts w:ascii="Times New Roman" w:hAnsi="Times New Roman" w:cs="Times New Roman"/>
          <w:b/>
          <w:bCs/>
        </w:rPr>
      </w:pPr>
      <w:r w:rsidRPr="009F15C9">
        <w:rPr>
          <w:rFonts w:ascii="Times New Roman" w:hAnsi="Times New Roman" w:cs="Times New Roman"/>
          <w:b/>
          <w:bCs/>
        </w:rPr>
        <w:t xml:space="preserve">Items </w:t>
      </w:r>
      <w:r w:rsidR="00B1154C" w:rsidRPr="009F15C9">
        <w:rPr>
          <w:rFonts w:ascii="Times New Roman" w:hAnsi="Times New Roman" w:cs="Times New Roman"/>
          <w:b/>
          <w:bCs/>
        </w:rPr>
        <w:t>3</w:t>
      </w:r>
      <w:r w:rsidR="00967778" w:rsidRPr="009F15C9">
        <w:rPr>
          <w:rFonts w:ascii="Times New Roman" w:hAnsi="Times New Roman" w:cs="Times New Roman"/>
          <w:b/>
          <w:bCs/>
        </w:rPr>
        <w:t xml:space="preserve">1 </w:t>
      </w:r>
      <w:r w:rsidRPr="009F15C9">
        <w:rPr>
          <w:rFonts w:ascii="Times New Roman" w:hAnsi="Times New Roman" w:cs="Times New Roman"/>
          <w:b/>
          <w:bCs/>
        </w:rPr>
        <w:t xml:space="preserve">to </w:t>
      </w:r>
      <w:r w:rsidR="00B1154C" w:rsidRPr="009F15C9">
        <w:rPr>
          <w:rFonts w:ascii="Times New Roman" w:hAnsi="Times New Roman" w:cs="Times New Roman"/>
          <w:b/>
          <w:bCs/>
        </w:rPr>
        <w:t>3</w:t>
      </w:r>
      <w:r w:rsidR="00967778" w:rsidRPr="009F15C9">
        <w:rPr>
          <w:rFonts w:ascii="Times New Roman" w:hAnsi="Times New Roman" w:cs="Times New Roman"/>
          <w:b/>
          <w:bCs/>
        </w:rPr>
        <w:t xml:space="preserve">5 </w:t>
      </w:r>
      <w:r w:rsidRPr="009F15C9">
        <w:rPr>
          <w:rFonts w:ascii="Times New Roman" w:hAnsi="Times New Roman" w:cs="Times New Roman"/>
          <w:b/>
          <w:bCs/>
        </w:rPr>
        <w:t xml:space="preserve">are measured on a </w:t>
      </w:r>
      <w:r w:rsidR="00DC07D4" w:rsidRPr="009F15C9">
        <w:rPr>
          <w:rFonts w:ascii="Times New Roman" w:hAnsi="Times New Roman" w:cs="Times New Roman"/>
          <w:b/>
          <w:bCs/>
        </w:rPr>
        <w:t xml:space="preserve">6-point </w:t>
      </w:r>
      <w:r w:rsidRPr="009F15C9">
        <w:rPr>
          <w:rFonts w:ascii="Times New Roman" w:hAnsi="Times New Roman" w:cs="Times New Roman"/>
          <w:b/>
          <w:bCs/>
        </w:rPr>
        <w:t>Likert scale</w:t>
      </w:r>
      <w:r w:rsidR="00CD72E3" w:rsidRPr="009F15C9">
        <w:rPr>
          <w:rFonts w:ascii="Times New Roman" w:hAnsi="Times New Roman" w:cs="Times New Roman"/>
          <w:b/>
          <w:bCs/>
        </w:rPr>
        <w:t>:</w:t>
      </w:r>
    </w:p>
    <w:p w14:paraId="140926DB" w14:textId="554B386A" w:rsidR="00766E47" w:rsidRPr="009F15C9" w:rsidRDefault="00FC0040" w:rsidP="00766E47">
      <w:pPr>
        <w:pStyle w:val="Sarakstarindkopa"/>
        <w:jc w:val="both"/>
        <w:rPr>
          <w:rFonts w:ascii="Times New Roman" w:hAnsi="Times New Roman" w:cs="Times New Roman"/>
          <w:i/>
          <w:iCs/>
        </w:rPr>
      </w:pPr>
      <w:r w:rsidRPr="009F15C9">
        <w:rPr>
          <w:rFonts w:ascii="Times New Roman" w:hAnsi="Times New Roman" w:cs="Times New Roman"/>
          <w:i/>
          <w:iCs/>
        </w:rPr>
        <w:t>1 At no time; 2 Sometimes; 3 Less than half the time; 4 More than half the time; 5 Most time; 6 All time.</w:t>
      </w:r>
    </w:p>
    <w:p w14:paraId="0C4B8814" w14:textId="64657CE1" w:rsidR="00766E47" w:rsidRPr="009F15C9" w:rsidRDefault="00847503" w:rsidP="00847503">
      <w:pPr>
        <w:jc w:val="both"/>
        <w:rPr>
          <w:rFonts w:ascii="Times New Roman" w:hAnsi="Times New Roman" w:cs="Times New Roman"/>
          <w:i/>
          <w:iCs/>
        </w:rPr>
      </w:pPr>
      <w:r w:rsidRPr="009F15C9">
        <w:rPr>
          <w:rFonts w:ascii="Times New Roman" w:hAnsi="Times New Roman" w:cs="Times New Roman"/>
          <w:b/>
          <w:bCs/>
        </w:rPr>
        <w:t xml:space="preserve">2. </w:t>
      </w:r>
      <w:r w:rsidR="00D01785" w:rsidRPr="009F15C9">
        <w:rPr>
          <w:rFonts w:ascii="Times New Roman" w:hAnsi="Times New Roman" w:cs="Times New Roman"/>
          <w:b/>
          <w:bCs/>
        </w:rPr>
        <w:t xml:space="preserve">Items </w:t>
      </w:r>
      <w:r w:rsidR="004301B7" w:rsidRPr="009F15C9">
        <w:rPr>
          <w:rFonts w:ascii="Times New Roman" w:hAnsi="Times New Roman" w:cs="Times New Roman"/>
          <w:b/>
          <w:bCs/>
        </w:rPr>
        <w:t xml:space="preserve">to be </w:t>
      </w:r>
      <w:r w:rsidR="00B83C24" w:rsidRPr="009F15C9">
        <w:rPr>
          <w:rFonts w:ascii="Times New Roman" w:hAnsi="Times New Roman" w:cs="Times New Roman"/>
          <w:b/>
          <w:bCs/>
        </w:rPr>
        <w:t>reversed</w:t>
      </w:r>
      <w:r w:rsidR="004301B7" w:rsidRPr="009F15C9">
        <w:rPr>
          <w:rFonts w:ascii="Times New Roman" w:hAnsi="Times New Roman" w:cs="Times New Roman"/>
          <w:b/>
          <w:bCs/>
        </w:rPr>
        <w:t xml:space="preserve">: </w:t>
      </w:r>
    </w:p>
    <w:tbl>
      <w:tblPr>
        <w:tblStyle w:val="Vienkratabula2"/>
        <w:tblW w:w="5000" w:type="pct"/>
        <w:jc w:val="center"/>
        <w:tblLook w:val="04A0" w:firstRow="1" w:lastRow="0" w:firstColumn="1" w:lastColumn="0" w:noHBand="0" w:noVBand="1"/>
      </w:tblPr>
      <w:tblGrid>
        <w:gridCol w:w="2141"/>
        <w:gridCol w:w="3754"/>
        <w:gridCol w:w="3722"/>
      </w:tblGrid>
      <w:tr w:rsidR="009F15C9" w:rsidRPr="009F15C9" w14:paraId="7AD595AC" w14:textId="77777777" w:rsidTr="00FD39F7">
        <w:trPr>
          <w:cnfStyle w:val="100000000000" w:firstRow="1" w:lastRow="0" w:firstColumn="0" w:lastColumn="0" w:oddVBand="0" w:evenVBand="0" w:oddHBand="0" w:evenHBand="0" w:firstRowFirstColumn="0" w:firstRowLastColumn="0" w:lastRowFirstColumn="0" w:lastRowLastColumn="0"/>
          <w:trHeight w:val="561"/>
          <w:jc w:val="center"/>
        </w:trPr>
        <w:tc>
          <w:tcPr>
            <w:cnfStyle w:val="001000000000" w:firstRow="0" w:lastRow="0" w:firstColumn="1" w:lastColumn="0" w:oddVBand="0" w:evenVBand="0" w:oddHBand="0" w:evenHBand="0" w:firstRowFirstColumn="0" w:firstRowLastColumn="0" w:lastRowFirstColumn="0" w:lastRowLastColumn="0"/>
            <w:tcW w:w="1113" w:type="pct"/>
          </w:tcPr>
          <w:p w14:paraId="3AB574C2" w14:textId="64C735A7" w:rsidR="00005691" w:rsidRPr="009F15C9" w:rsidRDefault="00005691" w:rsidP="00B867BA">
            <w:pPr>
              <w:tabs>
                <w:tab w:val="left" w:pos="1185"/>
              </w:tabs>
              <w:spacing w:before="100" w:beforeAutospacing="1" w:after="100" w:afterAutospacing="1"/>
              <w:contextualSpacing/>
              <w:jc w:val="center"/>
              <w:rPr>
                <w:rFonts w:ascii="Times New Roman" w:hAnsi="Times New Roman" w:cs="Times New Roman"/>
                <w:b w:val="0"/>
                <w:bCs w:val="0"/>
                <w:i/>
                <w:iCs/>
              </w:rPr>
            </w:pPr>
            <w:r w:rsidRPr="009F15C9">
              <w:rPr>
                <w:rFonts w:ascii="Times New Roman" w:hAnsi="Times New Roman" w:cs="Times New Roman"/>
                <w:i/>
                <w:iCs/>
              </w:rPr>
              <w:t>Items</w:t>
            </w:r>
          </w:p>
        </w:tc>
        <w:tc>
          <w:tcPr>
            <w:tcW w:w="1952" w:type="pct"/>
          </w:tcPr>
          <w:p w14:paraId="437D17FE" w14:textId="77777777" w:rsidR="00005691" w:rsidRPr="009F15C9" w:rsidRDefault="00005691" w:rsidP="00FC7214">
            <w:pPr>
              <w:tabs>
                <w:tab w:val="left" w:pos="1185"/>
              </w:tabs>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F15C9">
              <w:rPr>
                <w:rFonts w:ascii="Times New Roman" w:hAnsi="Times New Roman" w:cs="Times New Roman"/>
              </w:rPr>
              <w:t>19, 20, 21, 22, 25, 26</w:t>
            </w:r>
          </w:p>
          <w:p w14:paraId="4F08E98D" w14:textId="65673585" w:rsidR="00005691" w:rsidRPr="009F15C9" w:rsidRDefault="00005691" w:rsidP="00FC7214">
            <w:pPr>
              <w:tabs>
                <w:tab w:val="left" w:pos="1185"/>
              </w:tabs>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
        </w:tc>
        <w:tc>
          <w:tcPr>
            <w:tcW w:w="1935" w:type="pct"/>
          </w:tcPr>
          <w:p w14:paraId="7923FF40" w14:textId="36657F1E" w:rsidR="00005691" w:rsidRPr="009F15C9" w:rsidRDefault="00005691" w:rsidP="00FC7214">
            <w:pPr>
              <w:spacing w:before="100" w:beforeAutospacing="1" w:after="100" w:afterAutospacing="1" w:line="278"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F15C9">
              <w:rPr>
                <w:rFonts w:ascii="Times New Roman" w:hAnsi="Times New Roman" w:cs="Times New Roman"/>
              </w:rPr>
              <w:t>28, 29, 30</w:t>
            </w:r>
          </w:p>
        </w:tc>
      </w:tr>
      <w:tr w:rsidR="009F15C9" w:rsidRPr="009F15C9" w14:paraId="4E4012DF" w14:textId="77777777" w:rsidTr="00FD39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pct"/>
            <w:vMerge w:val="restart"/>
          </w:tcPr>
          <w:p w14:paraId="4E12FE1D" w14:textId="099ADF77" w:rsidR="00005691" w:rsidRPr="009F15C9" w:rsidRDefault="00005691" w:rsidP="009E0D46">
            <w:pPr>
              <w:tabs>
                <w:tab w:val="left" w:pos="1185"/>
              </w:tabs>
              <w:jc w:val="center"/>
              <w:rPr>
                <w:rFonts w:ascii="Times New Roman" w:hAnsi="Times New Roman" w:cs="Times New Roman"/>
                <w:b w:val="0"/>
                <w:bCs w:val="0"/>
                <w:i/>
                <w:iCs/>
              </w:rPr>
            </w:pPr>
            <w:r w:rsidRPr="009F15C9">
              <w:rPr>
                <w:rFonts w:ascii="Times New Roman" w:hAnsi="Times New Roman" w:cs="Times New Roman"/>
                <w:i/>
                <w:iCs/>
              </w:rPr>
              <w:t>Encoding</w:t>
            </w:r>
          </w:p>
        </w:tc>
        <w:tc>
          <w:tcPr>
            <w:tcW w:w="1952" w:type="pct"/>
          </w:tcPr>
          <w:p w14:paraId="6EDBD3E7" w14:textId="5E4D145C" w:rsidR="00005691" w:rsidRPr="009F15C9" w:rsidRDefault="00005691" w:rsidP="009E0D46">
            <w:pPr>
              <w:tabs>
                <w:tab w:val="left" w:pos="118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6</w:t>
            </w:r>
          </w:p>
        </w:tc>
        <w:tc>
          <w:tcPr>
            <w:tcW w:w="1935" w:type="pct"/>
          </w:tcPr>
          <w:p w14:paraId="3ABCAE7F" w14:textId="58952D0A" w:rsidR="00005691" w:rsidRPr="009F15C9" w:rsidRDefault="00005691" w:rsidP="009E0D46">
            <w:pPr>
              <w:tabs>
                <w:tab w:val="left" w:pos="118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6</w:t>
            </w:r>
          </w:p>
        </w:tc>
      </w:tr>
      <w:tr w:rsidR="009F15C9" w:rsidRPr="009F15C9" w14:paraId="0AA15384" w14:textId="77777777" w:rsidTr="00FD39F7">
        <w:trPr>
          <w:jc w:val="center"/>
        </w:trPr>
        <w:tc>
          <w:tcPr>
            <w:cnfStyle w:val="001000000000" w:firstRow="0" w:lastRow="0" w:firstColumn="1" w:lastColumn="0" w:oddVBand="0" w:evenVBand="0" w:oddHBand="0" w:evenHBand="0" w:firstRowFirstColumn="0" w:firstRowLastColumn="0" w:lastRowFirstColumn="0" w:lastRowLastColumn="0"/>
            <w:tcW w:w="1113" w:type="pct"/>
            <w:vMerge/>
          </w:tcPr>
          <w:p w14:paraId="5349C021" w14:textId="77777777" w:rsidR="00005691" w:rsidRPr="009F15C9" w:rsidRDefault="00005691" w:rsidP="009E0D46">
            <w:pPr>
              <w:tabs>
                <w:tab w:val="left" w:pos="1185"/>
              </w:tabs>
              <w:jc w:val="center"/>
              <w:rPr>
                <w:rFonts w:ascii="Times New Roman" w:hAnsi="Times New Roman" w:cs="Times New Roman"/>
                <w:b w:val="0"/>
                <w:bCs w:val="0"/>
              </w:rPr>
            </w:pPr>
          </w:p>
        </w:tc>
        <w:tc>
          <w:tcPr>
            <w:tcW w:w="1952" w:type="pct"/>
          </w:tcPr>
          <w:p w14:paraId="0B20D646" w14:textId="49AB7F91" w:rsidR="00005691" w:rsidRPr="009F15C9" w:rsidRDefault="00005691" w:rsidP="009E0D46">
            <w:pPr>
              <w:tabs>
                <w:tab w:val="left" w:pos="118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5</w:t>
            </w:r>
          </w:p>
        </w:tc>
        <w:tc>
          <w:tcPr>
            <w:tcW w:w="1935" w:type="pct"/>
          </w:tcPr>
          <w:p w14:paraId="6D37E9F5" w14:textId="6DEDADD3" w:rsidR="00005691" w:rsidRPr="009F15C9" w:rsidRDefault="00005691" w:rsidP="009E0D46">
            <w:pPr>
              <w:tabs>
                <w:tab w:val="left" w:pos="118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1</w:t>
            </w:r>
          </w:p>
        </w:tc>
      </w:tr>
      <w:tr w:rsidR="009F15C9" w:rsidRPr="009F15C9" w14:paraId="273DB2D9" w14:textId="77777777" w:rsidTr="00FD39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pct"/>
            <w:vMerge/>
          </w:tcPr>
          <w:p w14:paraId="304FA8F1" w14:textId="77777777" w:rsidR="00005691" w:rsidRPr="009F15C9" w:rsidRDefault="00005691" w:rsidP="009E0D46">
            <w:pPr>
              <w:tabs>
                <w:tab w:val="left" w:pos="1185"/>
              </w:tabs>
              <w:jc w:val="center"/>
              <w:rPr>
                <w:rFonts w:ascii="Times New Roman" w:hAnsi="Times New Roman" w:cs="Times New Roman"/>
                <w:b w:val="0"/>
                <w:bCs w:val="0"/>
              </w:rPr>
            </w:pPr>
          </w:p>
        </w:tc>
        <w:tc>
          <w:tcPr>
            <w:tcW w:w="1952" w:type="pct"/>
          </w:tcPr>
          <w:p w14:paraId="6A0D965D" w14:textId="4F5CA5C0" w:rsidR="00005691" w:rsidRPr="009F15C9" w:rsidRDefault="00005691" w:rsidP="009E0D46">
            <w:pPr>
              <w:tabs>
                <w:tab w:val="left" w:pos="118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4</w:t>
            </w:r>
          </w:p>
        </w:tc>
        <w:tc>
          <w:tcPr>
            <w:tcW w:w="1935" w:type="pct"/>
          </w:tcPr>
          <w:p w14:paraId="388A596C" w14:textId="77777777" w:rsidR="00005691" w:rsidRPr="009F15C9" w:rsidRDefault="00005691" w:rsidP="009E0D46">
            <w:pPr>
              <w:tabs>
                <w:tab w:val="left" w:pos="118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F15C9" w:rsidRPr="009F15C9" w14:paraId="5BB808E7" w14:textId="77777777" w:rsidTr="00FD39F7">
        <w:trPr>
          <w:jc w:val="center"/>
        </w:trPr>
        <w:tc>
          <w:tcPr>
            <w:cnfStyle w:val="001000000000" w:firstRow="0" w:lastRow="0" w:firstColumn="1" w:lastColumn="0" w:oddVBand="0" w:evenVBand="0" w:oddHBand="0" w:evenHBand="0" w:firstRowFirstColumn="0" w:firstRowLastColumn="0" w:lastRowFirstColumn="0" w:lastRowLastColumn="0"/>
            <w:tcW w:w="1113" w:type="pct"/>
            <w:vMerge/>
          </w:tcPr>
          <w:p w14:paraId="5519FCE6" w14:textId="77777777" w:rsidR="00005691" w:rsidRPr="009F15C9" w:rsidRDefault="00005691" w:rsidP="00766E47">
            <w:pPr>
              <w:tabs>
                <w:tab w:val="left" w:pos="1185"/>
              </w:tabs>
              <w:jc w:val="center"/>
              <w:rPr>
                <w:rFonts w:ascii="Times New Roman" w:hAnsi="Times New Roman" w:cs="Times New Roman"/>
                <w:b w:val="0"/>
                <w:bCs w:val="0"/>
              </w:rPr>
            </w:pPr>
          </w:p>
        </w:tc>
        <w:tc>
          <w:tcPr>
            <w:tcW w:w="1952" w:type="pct"/>
          </w:tcPr>
          <w:p w14:paraId="0502E71B" w14:textId="7B10F87E" w:rsidR="00005691" w:rsidRPr="009F15C9" w:rsidRDefault="00005691" w:rsidP="00766E47">
            <w:pPr>
              <w:tabs>
                <w:tab w:val="left" w:pos="118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4=3</w:t>
            </w:r>
          </w:p>
        </w:tc>
        <w:tc>
          <w:tcPr>
            <w:tcW w:w="1935" w:type="pct"/>
          </w:tcPr>
          <w:p w14:paraId="2FDA1805" w14:textId="77777777" w:rsidR="00005691" w:rsidRPr="009F15C9" w:rsidRDefault="00005691" w:rsidP="00766E47">
            <w:pPr>
              <w:tabs>
                <w:tab w:val="left" w:pos="1185"/>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F15C9" w:rsidRPr="009F15C9" w14:paraId="197C3628" w14:textId="77777777" w:rsidTr="00FD39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pct"/>
            <w:vMerge/>
          </w:tcPr>
          <w:p w14:paraId="050D45A5" w14:textId="77777777" w:rsidR="00005691" w:rsidRPr="009F15C9" w:rsidRDefault="00005691" w:rsidP="00766E47">
            <w:pPr>
              <w:tabs>
                <w:tab w:val="left" w:pos="1185"/>
              </w:tabs>
              <w:jc w:val="center"/>
              <w:rPr>
                <w:rFonts w:ascii="Times New Roman" w:hAnsi="Times New Roman" w:cs="Times New Roman"/>
                <w:b w:val="0"/>
                <w:bCs w:val="0"/>
              </w:rPr>
            </w:pPr>
          </w:p>
        </w:tc>
        <w:tc>
          <w:tcPr>
            <w:tcW w:w="1952" w:type="pct"/>
          </w:tcPr>
          <w:p w14:paraId="3E3A6C1F" w14:textId="6107D899" w:rsidR="00005691" w:rsidRPr="009F15C9" w:rsidRDefault="00005691" w:rsidP="00766E47">
            <w:pPr>
              <w:tabs>
                <w:tab w:val="left" w:pos="118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5=2</w:t>
            </w:r>
          </w:p>
        </w:tc>
        <w:tc>
          <w:tcPr>
            <w:tcW w:w="1935" w:type="pct"/>
          </w:tcPr>
          <w:p w14:paraId="70545C20" w14:textId="77777777" w:rsidR="00005691" w:rsidRPr="009F15C9" w:rsidRDefault="00005691" w:rsidP="00766E47">
            <w:pPr>
              <w:tabs>
                <w:tab w:val="left" w:pos="118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F15C9" w:rsidRPr="009F15C9" w14:paraId="597E332B" w14:textId="77777777" w:rsidTr="00FD39F7">
        <w:trPr>
          <w:jc w:val="center"/>
        </w:trPr>
        <w:tc>
          <w:tcPr>
            <w:cnfStyle w:val="001000000000" w:firstRow="0" w:lastRow="0" w:firstColumn="1" w:lastColumn="0" w:oddVBand="0" w:evenVBand="0" w:oddHBand="0" w:evenHBand="0" w:firstRowFirstColumn="0" w:firstRowLastColumn="0" w:lastRowFirstColumn="0" w:lastRowLastColumn="0"/>
            <w:tcW w:w="1113" w:type="pct"/>
            <w:vMerge/>
          </w:tcPr>
          <w:p w14:paraId="43766999" w14:textId="77777777" w:rsidR="00005691" w:rsidRPr="009F15C9" w:rsidRDefault="00005691" w:rsidP="00766E47">
            <w:pPr>
              <w:tabs>
                <w:tab w:val="left" w:pos="1185"/>
              </w:tabs>
              <w:jc w:val="center"/>
              <w:rPr>
                <w:rFonts w:ascii="Times New Roman" w:hAnsi="Times New Roman" w:cs="Times New Roman"/>
                <w:b w:val="0"/>
                <w:bCs w:val="0"/>
              </w:rPr>
            </w:pPr>
          </w:p>
        </w:tc>
        <w:tc>
          <w:tcPr>
            <w:tcW w:w="1952" w:type="pct"/>
          </w:tcPr>
          <w:p w14:paraId="4D365BD8" w14:textId="6935792C" w:rsidR="00005691" w:rsidRPr="009F15C9" w:rsidRDefault="00005691" w:rsidP="00766E47">
            <w:pPr>
              <w:tabs>
                <w:tab w:val="left" w:pos="118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6=1</w:t>
            </w:r>
          </w:p>
        </w:tc>
        <w:tc>
          <w:tcPr>
            <w:tcW w:w="1935" w:type="pct"/>
          </w:tcPr>
          <w:p w14:paraId="30CE4A48" w14:textId="77777777" w:rsidR="00005691" w:rsidRPr="009F15C9" w:rsidRDefault="00005691" w:rsidP="00766E47">
            <w:pPr>
              <w:tabs>
                <w:tab w:val="left" w:pos="1185"/>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280FD069" w14:textId="77777777" w:rsidR="00766E47" w:rsidRPr="009F15C9" w:rsidRDefault="00766E47" w:rsidP="00C37BFA">
      <w:pPr>
        <w:tabs>
          <w:tab w:val="left" w:pos="1185"/>
        </w:tabs>
        <w:ind w:left="1276"/>
        <w:jc w:val="both"/>
        <w:rPr>
          <w:rFonts w:ascii="Times New Roman" w:hAnsi="Times New Roman" w:cs="Times New Roman"/>
          <w:b/>
          <w:bCs/>
        </w:rPr>
      </w:pPr>
    </w:p>
    <w:p w14:paraId="1DC3C0BE" w14:textId="54E46B63" w:rsidR="00061023" w:rsidRPr="009F15C9" w:rsidRDefault="00E67C0F" w:rsidP="008C3680">
      <w:pPr>
        <w:pStyle w:val="Sarakstarindkopa"/>
        <w:numPr>
          <w:ilvl w:val="0"/>
          <w:numId w:val="14"/>
        </w:numPr>
        <w:jc w:val="both"/>
        <w:rPr>
          <w:rFonts w:ascii="Times New Roman" w:hAnsi="Times New Roman" w:cs="Times New Roman"/>
        </w:rPr>
      </w:pPr>
      <w:r w:rsidRPr="009F15C9">
        <w:rPr>
          <w:rFonts w:ascii="Times New Roman" w:hAnsi="Times New Roman" w:cs="Times New Roman"/>
        </w:rPr>
        <w:t xml:space="preserve">The arithmetic </w:t>
      </w:r>
      <w:r w:rsidR="00CD211F" w:rsidRPr="009F15C9">
        <w:rPr>
          <w:rFonts w:ascii="Times New Roman" w:hAnsi="Times New Roman" w:cs="Times New Roman"/>
        </w:rPr>
        <w:t>average</w:t>
      </w:r>
      <w:r w:rsidRPr="009F15C9">
        <w:rPr>
          <w:rFonts w:ascii="Times New Roman" w:hAnsi="Times New Roman" w:cs="Times New Roman"/>
        </w:rPr>
        <w:t xml:space="preserve"> </w:t>
      </w:r>
      <w:r w:rsidR="008C3680" w:rsidRPr="009F15C9">
        <w:rPr>
          <w:rFonts w:ascii="Times New Roman" w:hAnsi="Times New Roman" w:cs="Times New Roman"/>
          <w:i/>
          <w:iCs/>
        </w:rPr>
        <w:t>(Mean</w:t>
      </w:r>
      <w:r w:rsidR="00F1632D" w:rsidRPr="009F15C9">
        <w:rPr>
          <w:rFonts w:ascii="Times New Roman" w:hAnsi="Times New Roman" w:cs="Times New Roman"/>
          <w:i/>
          <w:iCs/>
        </w:rPr>
        <w:t xml:space="preserve">) </w:t>
      </w:r>
      <w:r w:rsidR="006B7F83" w:rsidRPr="009F15C9">
        <w:rPr>
          <w:rFonts w:ascii="Times New Roman" w:hAnsi="Times New Roman" w:cs="Times New Roman"/>
        </w:rPr>
        <w:t xml:space="preserve">of the corresponding items </w:t>
      </w:r>
      <w:r w:rsidRPr="009F15C9">
        <w:rPr>
          <w:rFonts w:ascii="Times New Roman" w:hAnsi="Times New Roman" w:cs="Times New Roman"/>
        </w:rPr>
        <w:t xml:space="preserve">is used to determine the </w:t>
      </w:r>
      <w:r w:rsidR="00B3147E" w:rsidRPr="009F15C9">
        <w:rPr>
          <w:rFonts w:ascii="Times New Roman" w:hAnsi="Times New Roman" w:cs="Times New Roman"/>
        </w:rPr>
        <w:t xml:space="preserve">value </w:t>
      </w:r>
      <w:r w:rsidRPr="009F15C9">
        <w:rPr>
          <w:rFonts w:ascii="Times New Roman" w:hAnsi="Times New Roman" w:cs="Times New Roman"/>
        </w:rPr>
        <w:t xml:space="preserve">of each </w:t>
      </w:r>
      <w:r w:rsidR="00CD211F" w:rsidRPr="009F15C9">
        <w:rPr>
          <w:rFonts w:ascii="Times New Roman" w:hAnsi="Times New Roman" w:cs="Times New Roman"/>
        </w:rPr>
        <w:t>well-being</w:t>
      </w:r>
      <w:r w:rsidRPr="009F15C9">
        <w:rPr>
          <w:rFonts w:ascii="Times New Roman" w:hAnsi="Times New Roman" w:cs="Times New Roman"/>
        </w:rPr>
        <w:t xml:space="preserve"> </w:t>
      </w:r>
      <w:r w:rsidR="00B3147E" w:rsidRPr="009F15C9">
        <w:rPr>
          <w:rFonts w:ascii="Times New Roman" w:hAnsi="Times New Roman" w:cs="Times New Roman"/>
        </w:rPr>
        <w:t>factor</w:t>
      </w:r>
      <w:r w:rsidR="008C3680" w:rsidRPr="009F15C9">
        <w:rPr>
          <w:rFonts w:ascii="Times New Roman" w:hAnsi="Times New Roman" w:cs="Times New Roman"/>
          <w:i/>
          <w:iCs/>
        </w:rPr>
        <w:t>.</w:t>
      </w:r>
    </w:p>
    <w:p w14:paraId="0A43B87D" w14:textId="4C69A2FD" w:rsidR="0074175D" w:rsidRPr="009F15C9" w:rsidRDefault="00A6741F" w:rsidP="00FD39F7">
      <w:pPr>
        <w:ind w:left="360" w:hanging="360"/>
        <w:rPr>
          <w:rFonts w:ascii="Times New Roman" w:hAnsi="Times New Roman" w:cs="Times New Roman"/>
          <w:b/>
          <w:bCs/>
        </w:rPr>
      </w:pPr>
      <w:r w:rsidRPr="009F15C9">
        <w:rPr>
          <w:rFonts w:ascii="Times New Roman" w:hAnsi="Times New Roman" w:cs="Times New Roman"/>
          <w:b/>
          <w:bCs/>
        </w:rPr>
        <w:t xml:space="preserve"> 3. Item grouping according to the factors</w:t>
      </w:r>
      <w:r w:rsidR="00203A84" w:rsidRPr="009F15C9">
        <w:rPr>
          <w:rFonts w:ascii="Times New Roman" w:hAnsi="Times New Roman" w:cs="Times New Roman"/>
          <w:b/>
          <w:bCs/>
        </w:rPr>
        <w:t>:</w:t>
      </w:r>
    </w:p>
    <w:tbl>
      <w:tblPr>
        <w:tblStyle w:val="Vienkratabula2"/>
        <w:tblW w:w="5000" w:type="pct"/>
        <w:tblLook w:val="04A0" w:firstRow="1" w:lastRow="0" w:firstColumn="1" w:lastColumn="0" w:noHBand="0" w:noVBand="1"/>
      </w:tblPr>
      <w:tblGrid>
        <w:gridCol w:w="3501"/>
        <w:gridCol w:w="3364"/>
        <w:gridCol w:w="2752"/>
      </w:tblGrid>
      <w:tr w:rsidR="009F15C9" w:rsidRPr="009F15C9" w14:paraId="56B5D49D" w14:textId="1EEC5951" w:rsidTr="00FD39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pct"/>
          </w:tcPr>
          <w:p w14:paraId="027A410E" w14:textId="4183365C" w:rsidR="00C32F87" w:rsidRPr="009F15C9" w:rsidRDefault="00C32F87" w:rsidP="00061023">
            <w:pPr>
              <w:pStyle w:val="Sarakstarindkopa"/>
              <w:ind w:left="0"/>
              <w:jc w:val="center"/>
              <w:rPr>
                <w:rFonts w:ascii="Times New Roman" w:hAnsi="Times New Roman" w:cs="Times New Roman"/>
                <w:b w:val="0"/>
                <w:bCs w:val="0"/>
                <w:i/>
                <w:iCs/>
              </w:rPr>
            </w:pPr>
            <w:r w:rsidRPr="009F15C9">
              <w:rPr>
                <w:rFonts w:ascii="Times New Roman" w:hAnsi="Times New Roman" w:cs="Times New Roman"/>
                <w:i/>
                <w:iCs/>
              </w:rPr>
              <w:t>Factor</w:t>
            </w:r>
          </w:p>
        </w:tc>
        <w:tc>
          <w:tcPr>
            <w:tcW w:w="1749" w:type="pct"/>
          </w:tcPr>
          <w:p w14:paraId="271E7687" w14:textId="5EC8C344" w:rsidR="00C32F87" w:rsidRPr="009F15C9" w:rsidRDefault="00C32F87" w:rsidP="00061023">
            <w:pPr>
              <w:pStyle w:val="Sarakstarindkop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rPr>
            </w:pPr>
            <w:r w:rsidRPr="009F15C9">
              <w:rPr>
                <w:rFonts w:ascii="Times New Roman" w:hAnsi="Times New Roman" w:cs="Times New Roman"/>
                <w:i/>
                <w:iCs/>
              </w:rPr>
              <w:t>Factor constituent items</w:t>
            </w:r>
          </w:p>
        </w:tc>
        <w:tc>
          <w:tcPr>
            <w:tcW w:w="1431" w:type="pct"/>
          </w:tcPr>
          <w:p w14:paraId="6C2B2AC6" w14:textId="25A0748B" w:rsidR="00C32F87" w:rsidRPr="009F15C9" w:rsidRDefault="00C32F87" w:rsidP="00061023">
            <w:pPr>
              <w:pStyle w:val="Sarakstarindkop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rPr>
            </w:pPr>
            <w:r w:rsidRPr="009F15C9">
              <w:rPr>
                <w:rFonts w:ascii="Times New Roman" w:hAnsi="Times New Roman" w:cs="Times New Roman"/>
                <w:i/>
                <w:iCs/>
              </w:rPr>
              <w:t>Number of items</w:t>
            </w:r>
          </w:p>
        </w:tc>
      </w:tr>
      <w:tr w:rsidR="009F15C9" w:rsidRPr="009F15C9" w14:paraId="34193FD2" w14:textId="4F14F08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pct"/>
          </w:tcPr>
          <w:p w14:paraId="10BC1D20" w14:textId="1BB395A5" w:rsidR="00BF1149" w:rsidRPr="009F15C9" w:rsidRDefault="00BF1149"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Subjective well-being</w:t>
            </w:r>
          </w:p>
        </w:tc>
        <w:tc>
          <w:tcPr>
            <w:tcW w:w="1749" w:type="pct"/>
          </w:tcPr>
          <w:p w14:paraId="1BB61A3C" w14:textId="29C88EAA" w:rsidR="00BF1149" w:rsidRPr="009F15C9" w:rsidRDefault="00F86CAE" w:rsidP="00BF1149">
            <w:pPr>
              <w:pStyle w:val="Sarakstarindkop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11,18,31,32,33,34,35</w:t>
            </w:r>
          </w:p>
        </w:tc>
        <w:tc>
          <w:tcPr>
            <w:tcW w:w="1431" w:type="pct"/>
          </w:tcPr>
          <w:p w14:paraId="715C5BF5" w14:textId="5889B3D3" w:rsidR="00BF1149" w:rsidRPr="009F15C9" w:rsidRDefault="00B22E7B" w:rsidP="00BF1149">
            <w:pPr>
              <w:pStyle w:val="Sarakstarindkop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8</w:t>
            </w:r>
          </w:p>
        </w:tc>
      </w:tr>
      <w:tr w:rsidR="009F15C9" w:rsidRPr="009F15C9" w14:paraId="16891658" w14:textId="7F40BBF0" w:rsidTr="00FD39F7">
        <w:tc>
          <w:tcPr>
            <w:cnfStyle w:val="001000000000" w:firstRow="0" w:lastRow="0" w:firstColumn="1" w:lastColumn="0" w:oddVBand="0" w:evenVBand="0" w:oddHBand="0" w:evenHBand="0" w:firstRowFirstColumn="0" w:firstRowLastColumn="0" w:lastRowFirstColumn="0" w:lastRowLastColumn="0"/>
            <w:tcW w:w="1820" w:type="pct"/>
          </w:tcPr>
          <w:p w14:paraId="76C1BBDC" w14:textId="28B8A137" w:rsidR="00BF1149" w:rsidRPr="009F15C9" w:rsidRDefault="000971FF"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Social i</w:t>
            </w:r>
            <w:r w:rsidR="00BF1149" w:rsidRPr="009F15C9">
              <w:rPr>
                <w:rFonts w:ascii="Times New Roman" w:hAnsi="Times New Roman" w:cs="Times New Roman"/>
              </w:rPr>
              <w:t>nclusion</w:t>
            </w:r>
          </w:p>
        </w:tc>
        <w:tc>
          <w:tcPr>
            <w:tcW w:w="1749" w:type="pct"/>
          </w:tcPr>
          <w:p w14:paraId="0150DF09" w14:textId="582BC3EF" w:rsidR="00BF1149" w:rsidRPr="009F15C9" w:rsidRDefault="00453E0C" w:rsidP="00BF1149">
            <w:pPr>
              <w:pStyle w:val="Sarakstarindkop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3,4,8,15,16</w:t>
            </w:r>
          </w:p>
        </w:tc>
        <w:tc>
          <w:tcPr>
            <w:tcW w:w="1431" w:type="pct"/>
          </w:tcPr>
          <w:p w14:paraId="7176E2CA" w14:textId="78E06D90" w:rsidR="00BF1149" w:rsidRPr="009F15C9" w:rsidRDefault="00F86CAE" w:rsidP="00BF1149">
            <w:pPr>
              <w:pStyle w:val="Sarakstarindkop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6</w:t>
            </w:r>
          </w:p>
        </w:tc>
      </w:tr>
      <w:tr w:rsidR="009F15C9" w:rsidRPr="009F15C9" w14:paraId="417EF939" w14:textId="78E76248"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pct"/>
          </w:tcPr>
          <w:p w14:paraId="47B234D4" w14:textId="0E60857E" w:rsidR="00BF1149" w:rsidRPr="009F15C9" w:rsidRDefault="00BF1149"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Social support</w:t>
            </w:r>
          </w:p>
        </w:tc>
        <w:tc>
          <w:tcPr>
            <w:tcW w:w="1749" w:type="pct"/>
          </w:tcPr>
          <w:p w14:paraId="1AA1852E" w14:textId="05F1DEA8" w:rsidR="00BF1149" w:rsidRPr="009F15C9" w:rsidRDefault="00453E0C" w:rsidP="00BF1149">
            <w:pPr>
              <w:pStyle w:val="Sarakstarindkop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7,12,13,14,17,27</w:t>
            </w:r>
          </w:p>
        </w:tc>
        <w:tc>
          <w:tcPr>
            <w:tcW w:w="1431" w:type="pct"/>
          </w:tcPr>
          <w:p w14:paraId="5FB24A95" w14:textId="0350F129" w:rsidR="00BF1149" w:rsidRPr="009F15C9" w:rsidRDefault="00453E0C" w:rsidP="00BF1149">
            <w:pPr>
              <w:pStyle w:val="Sarakstarindkop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6</w:t>
            </w:r>
          </w:p>
        </w:tc>
      </w:tr>
      <w:tr w:rsidR="009F15C9" w:rsidRPr="009F15C9" w14:paraId="6E45DD20" w14:textId="77777777" w:rsidTr="00FD39F7">
        <w:tc>
          <w:tcPr>
            <w:cnfStyle w:val="001000000000" w:firstRow="0" w:lastRow="0" w:firstColumn="1" w:lastColumn="0" w:oddVBand="0" w:evenVBand="0" w:oddHBand="0" w:evenHBand="0" w:firstRowFirstColumn="0" w:firstRowLastColumn="0" w:lastRowFirstColumn="0" w:lastRowLastColumn="0"/>
            <w:tcW w:w="1820" w:type="pct"/>
          </w:tcPr>
          <w:p w14:paraId="4CDA8B17" w14:textId="644A9A6E" w:rsidR="009E269D" w:rsidRPr="009F15C9" w:rsidRDefault="009E269D"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shd w:val="clear" w:color="auto" w:fill="FFFFFF"/>
              </w:rPr>
              <w:t>Meaningful job</w:t>
            </w:r>
          </w:p>
        </w:tc>
        <w:tc>
          <w:tcPr>
            <w:tcW w:w="1749" w:type="pct"/>
          </w:tcPr>
          <w:p w14:paraId="7716CC9D" w14:textId="6D973689" w:rsidR="009E269D" w:rsidRPr="009F15C9" w:rsidRDefault="00453E0C" w:rsidP="00BF1149">
            <w:pPr>
              <w:pStyle w:val="Sarakstarindkop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5,6,9,1</w:t>
            </w:r>
            <w:r w:rsidR="004D33CB" w:rsidRPr="009F15C9">
              <w:rPr>
                <w:rFonts w:ascii="Times New Roman" w:hAnsi="Times New Roman" w:cs="Times New Roman"/>
              </w:rPr>
              <w:t>0</w:t>
            </w:r>
          </w:p>
        </w:tc>
        <w:tc>
          <w:tcPr>
            <w:tcW w:w="1431" w:type="pct"/>
          </w:tcPr>
          <w:p w14:paraId="40B4AC61" w14:textId="534052CA" w:rsidR="009E269D" w:rsidRPr="009F15C9" w:rsidRDefault="00453E0C" w:rsidP="00BF1149">
            <w:pPr>
              <w:pStyle w:val="Sarakstarindkop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4</w:t>
            </w:r>
          </w:p>
        </w:tc>
      </w:tr>
      <w:tr w:rsidR="009F15C9" w:rsidRPr="009F15C9" w14:paraId="77FA4EEE" w14:textId="1A9FB58A"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pct"/>
          </w:tcPr>
          <w:p w14:paraId="713707D9" w14:textId="7B5288F5" w:rsidR="00BF1149" w:rsidRPr="009F15C9" w:rsidRDefault="00CD3AD3"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Job i</w:t>
            </w:r>
            <w:r w:rsidR="00BF1149" w:rsidRPr="009F15C9">
              <w:rPr>
                <w:rFonts w:ascii="Times New Roman" w:hAnsi="Times New Roman" w:cs="Times New Roman"/>
              </w:rPr>
              <w:t>ntensity</w:t>
            </w:r>
          </w:p>
        </w:tc>
        <w:tc>
          <w:tcPr>
            <w:tcW w:w="1749" w:type="pct"/>
          </w:tcPr>
          <w:p w14:paraId="6735047E" w14:textId="28F9065A" w:rsidR="00BF1149" w:rsidRPr="009F15C9" w:rsidRDefault="00453E0C" w:rsidP="00BF1149">
            <w:pPr>
              <w:pStyle w:val="Sarakstarindkop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1,22,25,26</w:t>
            </w:r>
          </w:p>
        </w:tc>
        <w:tc>
          <w:tcPr>
            <w:tcW w:w="1431" w:type="pct"/>
          </w:tcPr>
          <w:p w14:paraId="7C042B12" w14:textId="7475715A" w:rsidR="00BF1149" w:rsidRPr="009F15C9" w:rsidRDefault="00453E0C" w:rsidP="00BF1149">
            <w:pPr>
              <w:pStyle w:val="Sarakstarindkop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4</w:t>
            </w:r>
          </w:p>
        </w:tc>
      </w:tr>
      <w:tr w:rsidR="009F15C9" w:rsidRPr="009F15C9" w14:paraId="7A63FF23" w14:textId="48920F6E" w:rsidTr="00FD39F7">
        <w:tc>
          <w:tcPr>
            <w:cnfStyle w:val="001000000000" w:firstRow="0" w:lastRow="0" w:firstColumn="1" w:lastColumn="0" w:oddVBand="0" w:evenVBand="0" w:oddHBand="0" w:evenHBand="0" w:firstRowFirstColumn="0" w:firstRowLastColumn="0" w:lastRowFirstColumn="0" w:lastRowLastColumn="0"/>
            <w:tcW w:w="1820" w:type="pct"/>
          </w:tcPr>
          <w:p w14:paraId="097D011E" w14:textId="6FB700F8" w:rsidR="00BF1149" w:rsidRPr="009F15C9" w:rsidRDefault="00BF1149"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Professional development</w:t>
            </w:r>
          </w:p>
        </w:tc>
        <w:tc>
          <w:tcPr>
            <w:tcW w:w="1749" w:type="pct"/>
          </w:tcPr>
          <w:p w14:paraId="1BA0943F" w14:textId="0D502DB2" w:rsidR="00BF1149" w:rsidRPr="009F15C9" w:rsidRDefault="00BF1149" w:rsidP="00BF1149">
            <w:pPr>
              <w:pStyle w:val="Sarakstarindkop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8, 29, 30</w:t>
            </w:r>
          </w:p>
        </w:tc>
        <w:tc>
          <w:tcPr>
            <w:tcW w:w="1431" w:type="pct"/>
          </w:tcPr>
          <w:p w14:paraId="2666CEA5" w14:textId="0931073A" w:rsidR="00BF1149" w:rsidRPr="009F15C9" w:rsidRDefault="00BF1149" w:rsidP="00BF1149">
            <w:pPr>
              <w:pStyle w:val="Sarakstarindkop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w:t>
            </w:r>
          </w:p>
        </w:tc>
      </w:tr>
      <w:tr w:rsidR="009F15C9" w:rsidRPr="009F15C9" w14:paraId="12F56ACD" w14:textId="5112680E"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0" w:type="pct"/>
          </w:tcPr>
          <w:p w14:paraId="693FE224" w14:textId="461D7961" w:rsidR="00BF1149" w:rsidRPr="009F15C9" w:rsidRDefault="00BF1149"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Health risks</w:t>
            </w:r>
          </w:p>
        </w:tc>
        <w:tc>
          <w:tcPr>
            <w:tcW w:w="1749" w:type="pct"/>
          </w:tcPr>
          <w:p w14:paraId="52D365CE" w14:textId="42B8F066" w:rsidR="00BF1149" w:rsidRPr="009F15C9" w:rsidRDefault="00BF1149" w:rsidP="00BF1149">
            <w:pPr>
              <w:pStyle w:val="Sarakstarindkop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9,20</w:t>
            </w:r>
          </w:p>
        </w:tc>
        <w:tc>
          <w:tcPr>
            <w:tcW w:w="1431" w:type="pct"/>
          </w:tcPr>
          <w:p w14:paraId="4A2ED24D" w14:textId="2041F10F" w:rsidR="00BF1149" w:rsidRPr="009F15C9" w:rsidRDefault="00BF1149" w:rsidP="00BF1149">
            <w:pPr>
              <w:pStyle w:val="Sarakstarindkop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w:t>
            </w:r>
          </w:p>
        </w:tc>
      </w:tr>
      <w:tr w:rsidR="009F15C9" w:rsidRPr="009F15C9" w14:paraId="35F23B61" w14:textId="77777777" w:rsidTr="00FD39F7">
        <w:tc>
          <w:tcPr>
            <w:cnfStyle w:val="001000000000" w:firstRow="0" w:lastRow="0" w:firstColumn="1" w:lastColumn="0" w:oddVBand="0" w:evenVBand="0" w:oddHBand="0" w:evenHBand="0" w:firstRowFirstColumn="0" w:firstRowLastColumn="0" w:lastRowFirstColumn="0" w:lastRowLastColumn="0"/>
            <w:tcW w:w="1820" w:type="pct"/>
          </w:tcPr>
          <w:p w14:paraId="6199C222" w14:textId="1D691384" w:rsidR="00BF1149" w:rsidRPr="009F15C9" w:rsidRDefault="00BF1149" w:rsidP="00453E0C">
            <w:pPr>
              <w:pStyle w:val="Sarakstarindkopa"/>
              <w:numPr>
                <w:ilvl w:val="0"/>
                <w:numId w:val="15"/>
              </w:numPr>
              <w:ind w:left="306" w:hanging="306"/>
              <w:rPr>
                <w:rFonts w:ascii="Times New Roman" w:hAnsi="Times New Roman" w:cs="Times New Roman"/>
              </w:rPr>
            </w:pPr>
            <w:r w:rsidRPr="009F15C9">
              <w:rPr>
                <w:rFonts w:ascii="Times New Roman" w:hAnsi="Times New Roman" w:cs="Times New Roman"/>
              </w:rPr>
              <w:t>Autonomy</w:t>
            </w:r>
          </w:p>
        </w:tc>
        <w:tc>
          <w:tcPr>
            <w:tcW w:w="1749" w:type="pct"/>
          </w:tcPr>
          <w:p w14:paraId="62B989A3" w14:textId="7E5F1DAA" w:rsidR="00BF1149" w:rsidRPr="009F15C9" w:rsidRDefault="00BF1149" w:rsidP="00BF1149">
            <w:pPr>
              <w:pStyle w:val="Sarakstarindkop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3, 24</w:t>
            </w:r>
          </w:p>
        </w:tc>
        <w:tc>
          <w:tcPr>
            <w:tcW w:w="1431" w:type="pct"/>
          </w:tcPr>
          <w:p w14:paraId="02E212A7" w14:textId="41A0100B" w:rsidR="00BF1149" w:rsidRPr="009F15C9" w:rsidRDefault="00BF1149" w:rsidP="00BF1149">
            <w:pPr>
              <w:pStyle w:val="Sarakstarindkop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2</w:t>
            </w:r>
          </w:p>
        </w:tc>
      </w:tr>
    </w:tbl>
    <w:p w14:paraId="58284ADE" w14:textId="77777777" w:rsidR="001756AF" w:rsidRPr="009F15C9" w:rsidRDefault="001756AF" w:rsidP="001756AF">
      <w:pPr>
        <w:pStyle w:val="Sarakstarindkopa"/>
        <w:jc w:val="both"/>
        <w:rPr>
          <w:rFonts w:ascii="Times New Roman" w:hAnsi="Times New Roman" w:cs="Times New Roman"/>
        </w:rPr>
      </w:pPr>
    </w:p>
    <w:p w14:paraId="48E09C15" w14:textId="6F4E2550" w:rsidR="00201360" w:rsidRPr="009F15C9" w:rsidRDefault="00201360" w:rsidP="00E549F6">
      <w:pPr>
        <w:jc w:val="both"/>
        <w:rPr>
          <w:rFonts w:ascii="Times New Roman" w:hAnsi="Times New Roman" w:cs="Times New Roman"/>
          <w:b/>
          <w:bCs/>
        </w:rPr>
      </w:pPr>
    </w:p>
    <w:p w14:paraId="2C10F959" w14:textId="77777777" w:rsidR="00943AF6" w:rsidRPr="009F15C9" w:rsidRDefault="00943AF6" w:rsidP="00E549F6">
      <w:pPr>
        <w:jc w:val="both"/>
        <w:rPr>
          <w:rFonts w:ascii="Times New Roman" w:hAnsi="Times New Roman" w:cs="Times New Roman"/>
          <w:b/>
          <w:bCs/>
        </w:rPr>
      </w:pPr>
    </w:p>
    <w:p w14:paraId="3A7E4D18" w14:textId="77777777" w:rsidR="00943AF6" w:rsidRPr="009F15C9" w:rsidRDefault="00943AF6" w:rsidP="00E549F6">
      <w:pPr>
        <w:jc w:val="both"/>
        <w:rPr>
          <w:rFonts w:ascii="Times New Roman" w:hAnsi="Times New Roman" w:cs="Times New Roman"/>
          <w:b/>
          <w:bCs/>
        </w:rPr>
      </w:pPr>
    </w:p>
    <w:p w14:paraId="7F5EA661" w14:textId="77777777" w:rsidR="00943AF6" w:rsidRPr="009F15C9" w:rsidRDefault="00943AF6" w:rsidP="00E549F6">
      <w:pPr>
        <w:jc w:val="both"/>
        <w:rPr>
          <w:rFonts w:ascii="Times New Roman" w:hAnsi="Times New Roman" w:cs="Times New Roman"/>
          <w:b/>
          <w:bCs/>
        </w:rPr>
      </w:pPr>
    </w:p>
    <w:p w14:paraId="4311414D" w14:textId="77777777" w:rsidR="00943AF6" w:rsidRPr="009F15C9" w:rsidRDefault="00943AF6" w:rsidP="00E549F6">
      <w:pPr>
        <w:jc w:val="both"/>
        <w:rPr>
          <w:rFonts w:ascii="Times New Roman" w:hAnsi="Times New Roman" w:cs="Times New Roman"/>
          <w:b/>
          <w:bCs/>
        </w:rPr>
      </w:pPr>
    </w:p>
    <w:p w14:paraId="782027C3" w14:textId="77777777" w:rsidR="00943AF6" w:rsidRPr="009F15C9" w:rsidRDefault="00943AF6" w:rsidP="00E549F6">
      <w:pPr>
        <w:jc w:val="both"/>
        <w:rPr>
          <w:rFonts w:ascii="Times New Roman" w:hAnsi="Times New Roman" w:cs="Times New Roman"/>
          <w:b/>
          <w:bCs/>
        </w:rPr>
      </w:pPr>
    </w:p>
    <w:p w14:paraId="38E40AFF" w14:textId="53241CCE" w:rsidR="00943AF6" w:rsidRPr="009F15C9" w:rsidRDefault="00943AF6" w:rsidP="00943AF6">
      <w:pPr>
        <w:jc w:val="both"/>
        <w:rPr>
          <w:rFonts w:ascii="Times New Roman" w:hAnsi="Times New Roman" w:cs="Times New Roman"/>
          <w:b/>
          <w:bCs/>
        </w:rPr>
      </w:pPr>
      <w:r w:rsidRPr="009F15C9">
        <w:rPr>
          <w:rFonts w:ascii="Times New Roman" w:hAnsi="Times New Roman" w:cs="Times New Roman"/>
          <w:b/>
          <w:bCs/>
        </w:rPr>
        <w:t>Factor definitions and item grouping according to the factors</w:t>
      </w:r>
    </w:p>
    <w:tbl>
      <w:tblPr>
        <w:tblStyle w:val="Vienkratabula2"/>
        <w:tblW w:w="5000" w:type="pct"/>
        <w:tblLook w:val="04A0" w:firstRow="1" w:lastRow="0" w:firstColumn="1" w:lastColumn="0" w:noHBand="0" w:noVBand="1"/>
      </w:tblPr>
      <w:tblGrid>
        <w:gridCol w:w="1523"/>
        <w:gridCol w:w="3446"/>
        <w:gridCol w:w="1605"/>
        <w:gridCol w:w="3043"/>
      </w:tblGrid>
      <w:tr w:rsidR="009F15C9" w:rsidRPr="009F15C9" w14:paraId="0997ECB2" w14:textId="77777777" w:rsidTr="00FD39F7">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92" w:type="pct"/>
            <w:hideMark/>
          </w:tcPr>
          <w:p w14:paraId="1F86A118" w14:textId="77777777" w:rsidR="00943AF6" w:rsidRPr="009F15C9" w:rsidRDefault="00943AF6" w:rsidP="00FD39F7">
            <w:pPr>
              <w:rPr>
                <w:rFonts w:ascii="Times New Roman" w:hAnsi="Times New Roman" w:cs="Times New Roman"/>
                <w:i/>
              </w:rPr>
            </w:pPr>
            <w:r w:rsidRPr="009F15C9">
              <w:rPr>
                <w:rFonts w:ascii="Times New Roman" w:hAnsi="Times New Roman" w:cs="Times New Roman"/>
                <w:i/>
              </w:rPr>
              <w:t>Factor</w:t>
            </w:r>
          </w:p>
        </w:tc>
        <w:tc>
          <w:tcPr>
            <w:tcW w:w="1797" w:type="pct"/>
            <w:hideMark/>
          </w:tcPr>
          <w:p w14:paraId="0ADEE200" w14:textId="77777777" w:rsidR="00943AF6" w:rsidRPr="009F15C9" w:rsidRDefault="00943AF6" w:rsidP="00FD39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F15C9">
              <w:rPr>
                <w:rFonts w:ascii="Times New Roman" w:hAnsi="Times New Roman" w:cs="Times New Roman"/>
                <w:i/>
              </w:rPr>
              <w:t>Definition</w:t>
            </w:r>
          </w:p>
        </w:tc>
        <w:tc>
          <w:tcPr>
            <w:tcW w:w="824" w:type="pct"/>
            <w:hideMark/>
          </w:tcPr>
          <w:p w14:paraId="2390CA08" w14:textId="77777777" w:rsidR="00943AF6" w:rsidRPr="009F15C9" w:rsidRDefault="00943AF6" w:rsidP="00FD39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F15C9">
              <w:rPr>
                <w:rFonts w:ascii="Times New Roman" w:hAnsi="Times New Roman" w:cs="Times New Roman"/>
                <w:i/>
              </w:rPr>
              <w:t>Reference</w:t>
            </w:r>
          </w:p>
        </w:tc>
        <w:tc>
          <w:tcPr>
            <w:tcW w:w="1587" w:type="pct"/>
            <w:hideMark/>
          </w:tcPr>
          <w:p w14:paraId="04A358F2" w14:textId="77777777" w:rsidR="00943AF6" w:rsidRPr="009F15C9" w:rsidRDefault="00943AF6" w:rsidP="00FD39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F15C9">
              <w:rPr>
                <w:rFonts w:ascii="Times New Roman" w:hAnsi="Times New Roman" w:cs="Times New Roman"/>
                <w:i/>
              </w:rPr>
              <w:t>Item</w:t>
            </w:r>
          </w:p>
        </w:tc>
      </w:tr>
      <w:tr w:rsidR="009F15C9" w:rsidRPr="009F15C9" w14:paraId="4E33A373" w14:textId="77777777" w:rsidTr="00FD39F7">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792" w:type="pct"/>
            <w:vMerge w:val="restart"/>
            <w:hideMark/>
          </w:tcPr>
          <w:p w14:paraId="246025A8" w14:textId="3F1CF869" w:rsidR="00FD39F7" w:rsidRPr="009F15C9" w:rsidRDefault="00FD39F7" w:rsidP="007D6B27">
            <w:pPr>
              <w:rPr>
                <w:rFonts w:ascii="Times New Roman" w:hAnsi="Times New Roman" w:cs="Times New Roman"/>
                <w:b w:val="0"/>
                <w:bCs w:val="0"/>
              </w:rPr>
            </w:pPr>
            <w:r w:rsidRPr="009F15C9">
              <w:rPr>
                <w:rFonts w:ascii="Times New Roman" w:hAnsi="Times New Roman" w:cs="Times New Roman"/>
              </w:rPr>
              <w:t>F1: Subjective well-being</w:t>
            </w:r>
          </w:p>
        </w:tc>
        <w:tc>
          <w:tcPr>
            <w:tcW w:w="1797" w:type="pct"/>
            <w:vMerge w:val="restart"/>
            <w:hideMark/>
          </w:tcPr>
          <w:p w14:paraId="17917254" w14:textId="561039D1" w:rsidR="00FD39F7" w:rsidRPr="009F15C9" w:rsidRDefault="007A050F" w:rsidP="00A406AD">
            <w:pPr>
              <w:ind w:right="12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A state of well-being in which an individual realizes their abilities, copes with everyday stress, works productively, and is able to contribute to society. It includes positive emotions, life satisfaction, and psychosocial functioning.</w:t>
            </w:r>
          </w:p>
        </w:tc>
        <w:tc>
          <w:tcPr>
            <w:tcW w:w="824" w:type="pct"/>
            <w:vMerge w:val="restart"/>
            <w:hideMark/>
          </w:tcPr>
          <w:p w14:paraId="41DBC141" w14:textId="0ADC9DC2" w:rsidR="00FD39F7" w:rsidRPr="009F15C9" w:rsidRDefault="00083B15"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fldChar w:fldCharType="begin"/>
            </w:r>
            <w:r w:rsidRPr="009F15C9">
              <w:rPr>
                <w:rFonts w:ascii="Times New Roman" w:hAnsi="Times New Roman" w:cs="Times New Roman"/>
              </w:rPr>
              <w:instrText xml:space="preserve"> ADDIN EN.CITE &lt;EndNote&gt;&lt;Cite&gt;&lt;Author&gt;Organization&lt;/Author&gt;&lt;Year&gt;1998&lt;/Year&gt;&lt;RecNum&gt;3300&lt;/RecNum&gt;&lt;DisplayText&gt;(Organization, 1998)&lt;/DisplayText&gt;&lt;record&gt;&lt;rec-number&gt;3300&lt;/rec-number&gt;&lt;foreign-keys&gt;&lt;key app="EN" db-id="s52vpepa3z5tt4epa54pvr9pxf2da2pep22t" timestamp="1723791872" guid="115104be-0910-45ae-9fc8-b24ce61cfb1c"&gt;3300&lt;/key&gt;&lt;/foreign-keys&gt;&lt;ref-type name="Report"&gt;27&lt;/ref-type&gt;&lt;contributors&gt;&lt;authors&gt;&lt;author&gt;World Health Organization&lt;/author&gt;&lt;/authors&gt;&lt;/contributors&gt;&lt;titles&gt;&lt;title&gt;Wellbeing measures in primary health care/the DepCare Project: report on a WHO meeting: Stockholm, Sweden, 12–13 February 1998&lt;/title&gt;&lt;/titles&gt;&lt;dates&gt;&lt;year&gt;1998&lt;/year&gt;&lt;/dates&gt;&lt;publisher&gt;World Health Organization. Regional Office for Europe&lt;/publisher&gt;&lt;urls&gt;&lt;/urls&gt;&lt;/record&gt;&lt;/Cite&gt;&lt;/EndNote&gt;</w:instrText>
            </w:r>
            <w:r w:rsidRPr="009F15C9">
              <w:rPr>
                <w:rFonts w:ascii="Times New Roman" w:hAnsi="Times New Roman" w:cs="Times New Roman"/>
              </w:rPr>
              <w:fldChar w:fldCharType="separate"/>
            </w:r>
            <w:r w:rsidRPr="009F15C9">
              <w:rPr>
                <w:rFonts w:ascii="Times New Roman" w:hAnsi="Times New Roman" w:cs="Times New Roman"/>
                <w:noProof/>
              </w:rPr>
              <w:t>(Organization, 1998)</w:t>
            </w:r>
            <w:r w:rsidRPr="009F15C9">
              <w:rPr>
                <w:rFonts w:ascii="Times New Roman" w:hAnsi="Times New Roman" w:cs="Times New Roman"/>
              </w:rPr>
              <w:fldChar w:fldCharType="end"/>
            </w:r>
          </w:p>
        </w:tc>
        <w:tc>
          <w:tcPr>
            <w:tcW w:w="1587" w:type="pct"/>
            <w:hideMark/>
          </w:tcPr>
          <w:p w14:paraId="2691B20E" w14:textId="577743EB" w:rsidR="00FD39F7" w:rsidRPr="009F15C9" w:rsidRDefault="00FD39F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1. In the last two weeks,</w:t>
            </w:r>
          </w:p>
          <w:p w14:paraId="3E689BF4" w14:textId="77777777" w:rsidR="00FD39F7" w:rsidRPr="009F15C9" w:rsidRDefault="00FD39F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I was happy and in a good mood</w:t>
            </w:r>
          </w:p>
        </w:tc>
      </w:tr>
      <w:tr w:rsidR="009F15C9" w:rsidRPr="009F15C9" w14:paraId="669E2961" w14:textId="77777777" w:rsidTr="00FD39F7">
        <w:trPr>
          <w:trHeight w:val="427"/>
        </w:trPr>
        <w:tc>
          <w:tcPr>
            <w:cnfStyle w:val="001000000000" w:firstRow="0" w:lastRow="0" w:firstColumn="1" w:lastColumn="0" w:oddVBand="0" w:evenVBand="0" w:oddHBand="0" w:evenHBand="0" w:firstRowFirstColumn="0" w:firstRowLastColumn="0" w:lastRowFirstColumn="0" w:lastRowLastColumn="0"/>
            <w:tcW w:w="792" w:type="pct"/>
            <w:vMerge/>
            <w:hideMark/>
          </w:tcPr>
          <w:p w14:paraId="2E125B61" w14:textId="77777777" w:rsidR="00FD39F7" w:rsidRPr="009F15C9" w:rsidRDefault="00FD39F7" w:rsidP="00943AF6">
            <w:pPr>
              <w:jc w:val="both"/>
              <w:rPr>
                <w:rFonts w:ascii="Times New Roman" w:hAnsi="Times New Roman" w:cs="Times New Roman"/>
              </w:rPr>
            </w:pPr>
          </w:p>
        </w:tc>
        <w:tc>
          <w:tcPr>
            <w:tcW w:w="1797" w:type="pct"/>
            <w:vMerge/>
            <w:hideMark/>
          </w:tcPr>
          <w:p w14:paraId="11486199" w14:textId="77777777" w:rsidR="00FD39F7" w:rsidRPr="009F15C9" w:rsidRDefault="00FD39F7" w:rsidP="00943AF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4" w:type="pct"/>
            <w:vMerge/>
          </w:tcPr>
          <w:p w14:paraId="20D4D764" w14:textId="77777777" w:rsidR="00FD39F7" w:rsidRPr="009F15C9" w:rsidRDefault="00FD39F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7" w:type="pct"/>
            <w:hideMark/>
          </w:tcPr>
          <w:p w14:paraId="2057E2A2" w14:textId="57398E1C" w:rsidR="00FD39F7" w:rsidRPr="009F15C9" w:rsidRDefault="00FD39F7"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2. In the last two weeks, I have felt calm and relaxed</w:t>
            </w:r>
          </w:p>
        </w:tc>
      </w:tr>
      <w:tr w:rsidR="009F15C9" w:rsidRPr="009F15C9" w14:paraId="11FCC75B"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hideMark/>
          </w:tcPr>
          <w:p w14:paraId="5CA667D8" w14:textId="77777777" w:rsidR="00FD39F7" w:rsidRPr="009F15C9" w:rsidRDefault="00FD39F7" w:rsidP="00943AF6">
            <w:pPr>
              <w:jc w:val="both"/>
              <w:rPr>
                <w:rFonts w:ascii="Times New Roman" w:hAnsi="Times New Roman" w:cs="Times New Roman"/>
              </w:rPr>
            </w:pPr>
          </w:p>
        </w:tc>
        <w:tc>
          <w:tcPr>
            <w:tcW w:w="1797" w:type="pct"/>
            <w:vMerge/>
            <w:hideMark/>
          </w:tcPr>
          <w:p w14:paraId="76EAC21A" w14:textId="77777777" w:rsidR="00FD39F7" w:rsidRPr="009F15C9" w:rsidRDefault="00FD39F7" w:rsidP="00943AF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4" w:type="pct"/>
            <w:vMerge/>
          </w:tcPr>
          <w:p w14:paraId="27254A38" w14:textId="77777777" w:rsidR="00FD39F7" w:rsidRPr="009F15C9" w:rsidRDefault="00FD39F7"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7" w:type="pct"/>
            <w:hideMark/>
          </w:tcPr>
          <w:p w14:paraId="5C9D1A0A" w14:textId="6879ABCE" w:rsidR="00FD39F7" w:rsidRPr="009F15C9" w:rsidRDefault="00FD39F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3. In the last two weeks, I have felt energetic and active</w:t>
            </w:r>
          </w:p>
        </w:tc>
      </w:tr>
      <w:tr w:rsidR="009F15C9" w:rsidRPr="009F15C9" w14:paraId="2116D02C"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297899BE" w14:textId="77777777" w:rsidR="00FD39F7" w:rsidRPr="009F15C9" w:rsidRDefault="00FD39F7" w:rsidP="00943AF6">
            <w:pPr>
              <w:jc w:val="both"/>
              <w:rPr>
                <w:rFonts w:ascii="Times New Roman" w:hAnsi="Times New Roman" w:cs="Times New Roman"/>
              </w:rPr>
            </w:pPr>
          </w:p>
        </w:tc>
        <w:tc>
          <w:tcPr>
            <w:tcW w:w="1797" w:type="pct"/>
            <w:vMerge/>
            <w:hideMark/>
          </w:tcPr>
          <w:p w14:paraId="12AEE3E5" w14:textId="77777777" w:rsidR="00FD39F7" w:rsidRPr="009F15C9" w:rsidRDefault="00FD39F7" w:rsidP="00943AF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4" w:type="pct"/>
            <w:vMerge/>
          </w:tcPr>
          <w:p w14:paraId="5A6981CF" w14:textId="77777777" w:rsidR="00FD39F7" w:rsidRPr="009F15C9" w:rsidRDefault="00FD39F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7" w:type="pct"/>
            <w:hideMark/>
          </w:tcPr>
          <w:p w14:paraId="1CA5D631" w14:textId="6AF02D8C" w:rsidR="00FD39F7" w:rsidRPr="009F15C9" w:rsidRDefault="00FD39F7"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4. In the last two weeks, after waking up I felt vivid and rested</w:t>
            </w:r>
          </w:p>
        </w:tc>
      </w:tr>
      <w:tr w:rsidR="009F15C9" w:rsidRPr="009F15C9" w14:paraId="18B8F36D"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hideMark/>
          </w:tcPr>
          <w:p w14:paraId="033CEE92" w14:textId="77777777" w:rsidR="00FD39F7" w:rsidRPr="009F15C9" w:rsidRDefault="00FD39F7" w:rsidP="00943AF6">
            <w:pPr>
              <w:jc w:val="both"/>
              <w:rPr>
                <w:rFonts w:ascii="Times New Roman" w:hAnsi="Times New Roman" w:cs="Times New Roman"/>
              </w:rPr>
            </w:pPr>
          </w:p>
        </w:tc>
        <w:tc>
          <w:tcPr>
            <w:tcW w:w="1797" w:type="pct"/>
            <w:vMerge/>
            <w:hideMark/>
          </w:tcPr>
          <w:p w14:paraId="53990E8F" w14:textId="77777777" w:rsidR="00FD39F7" w:rsidRPr="009F15C9" w:rsidRDefault="00FD39F7" w:rsidP="00943AF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4" w:type="pct"/>
            <w:vMerge/>
          </w:tcPr>
          <w:p w14:paraId="31D074A5" w14:textId="77777777" w:rsidR="00FD39F7" w:rsidRPr="009F15C9" w:rsidRDefault="00FD39F7"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7" w:type="pct"/>
            <w:hideMark/>
          </w:tcPr>
          <w:p w14:paraId="2517AF9D" w14:textId="59621EFE" w:rsidR="00FD39F7" w:rsidRPr="009F15C9" w:rsidRDefault="00FD39F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35. In the last two weeks my daily life has been filled with things that interest me</w:t>
            </w:r>
          </w:p>
        </w:tc>
      </w:tr>
      <w:tr w:rsidR="009F15C9" w:rsidRPr="009F15C9" w14:paraId="0388A9F2"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0A5F6AD4" w14:textId="77777777" w:rsidR="00FD39F7" w:rsidRPr="009F15C9" w:rsidRDefault="00FD39F7" w:rsidP="00943AF6">
            <w:pPr>
              <w:jc w:val="both"/>
              <w:rPr>
                <w:rFonts w:ascii="Times New Roman" w:hAnsi="Times New Roman" w:cs="Times New Roman"/>
              </w:rPr>
            </w:pPr>
          </w:p>
        </w:tc>
        <w:tc>
          <w:tcPr>
            <w:tcW w:w="1797" w:type="pct"/>
            <w:vMerge/>
            <w:hideMark/>
          </w:tcPr>
          <w:p w14:paraId="0991EC69" w14:textId="77777777" w:rsidR="00FD39F7" w:rsidRPr="009F15C9" w:rsidRDefault="00FD39F7" w:rsidP="00943AF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4" w:type="pct"/>
            <w:vMerge/>
          </w:tcPr>
          <w:p w14:paraId="3E271DC2" w14:textId="77777777" w:rsidR="00FD39F7" w:rsidRPr="009F15C9" w:rsidRDefault="00FD39F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7" w:type="pct"/>
          </w:tcPr>
          <w:p w14:paraId="7DAD7C5B" w14:textId="3660FFD3" w:rsidR="00FD39F7" w:rsidRPr="009F15C9" w:rsidRDefault="00FD39F7"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 I am generally satisfied with my professional life</w:t>
            </w:r>
          </w:p>
        </w:tc>
      </w:tr>
      <w:tr w:rsidR="009F15C9" w:rsidRPr="009F15C9" w14:paraId="11C8F2AE" w14:textId="77777777" w:rsidTr="00DF29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792" w:type="pct"/>
            <w:vMerge/>
            <w:tcBorders>
              <w:bottom w:val="nil"/>
            </w:tcBorders>
            <w:hideMark/>
          </w:tcPr>
          <w:p w14:paraId="2CEC5832" w14:textId="77777777" w:rsidR="00FD39F7" w:rsidRPr="009F15C9" w:rsidRDefault="00FD39F7" w:rsidP="00943AF6">
            <w:pPr>
              <w:jc w:val="both"/>
              <w:rPr>
                <w:rFonts w:ascii="Times New Roman" w:hAnsi="Times New Roman" w:cs="Times New Roman"/>
              </w:rPr>
            </w:pPr>
          </w:p>
        </w:tc>
        <w:tc>
          <w:tcPr>
            <w:tcW w:w="1797" w:type="pct"/>
            <w:vMerge/>
            <w:tcBorders>
              <w:bottom w:val="nil"/>
            </w:tcBorders>
            <w:hideMark/>
          </w:tcPr>
          <w:p w14:paraId="0200413F" w14:textId="77777777" w:rsidR="00FD39F7" w:rsidRPr="009F15C9" w:rsidRDefault="00FD39F7" w:rsidP="00943AF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4" w:type="pct"/>
            <w:vMerge/>
            <w:tcBorders>
              <w:bottom w:val="nil"/>
            </w:tcBorders>
          </w:tcPr>
          <w:p w14:paraId="5ED3C183" w14:textId="77777777" w:rsidR="00FD39F7" w:rsidRPr="009F15C9" w:rsidRDefault="00FD39F7"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7" w:type="pct"/>
            <w:tcBorders>
              <w:bottom w:val="nil"/>
            </w:tcBorders>
          </w:tcPr>
          <w:p w14:paraId="7CB39E33" w14:textId="763D5B79" w:rsidR="00FD39F7" w:rsidRPr="009F15C9" w:rsidRDefault="00FD39F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1. How often do you feel that you are living a fulfilling life?</w:t>
            </w:r>
          </w:p>
        </w:tc>
      </w:tr>
      <w:tr w:rsidR="009F15C9" w:rsidRPr="009F15C9" w14:paraId="037E01E6" w14:textId="77777777" w:rsidTr="00FD39F7">
        <w:trPr>
          <w:trHeight w:val="505"/>
        </w:trPr>
        <w:tc>
          <w:tcPr>
            <w:cnfStyle w:val="001000000000" w:firstRow="0" w:lastRow="0" w:firstColumn="1" w:lastColumn="0" w:oddVBand="0" w:evenVBand="0" w:oddHBand="0" w:evenHBand="0" w:firstRowFirstColumn="0" w:firstRowLastColumn="0" w:lastRowFirstColumn="0" w:lastRowLastColumn="0"/>
            <w:tcW w:w="792" w:type="pct"/>
            <w:vMerge/>
            <w:hideMark/>
          </w:tcPr>
          <w:p w14:paraId="6512C344" w14:textId="77777777" w:rsidR="00FD39F7" w:rsidRPr="009F15C9" w:rsidRDefault="00FD39F7" w:rsidP="00943AF6">
            <w:pPr>
              <w:jc w:val="both"/>
              <w:rPr>
                <w:rFonts w:ascii="Times New Roman" w:hAnsi="Times New Roman" w:cs="Times New Roman"/>
              </w:rPr>
            </w:pPr>
          </w:p>
        </w:tc>
        <w:tc>
          <w:tcPr>
            <w:tcW w:w="1797" w:type="pct"/>
            <w:vMerge/>
            <w:hideMark/>
          </w:tcPr>
          <w:p w14:paraId="1BDA018A" w14:textId="77777777" w:rsidR="00FD39F7" w:rsidRPr="009F15C9" w:rsidRDefault="00FD39F7" w:rsidP="00943AF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4" w:type="pct"/>
            <w:vMerge/>
          </w:tcPr>
          <w:p w14:paraId="1579CBF3" w14:textId="77777777" w:rsidR="00FD39F7" w:rsidRPr="009F15C9" w:rsidRDefault="00FD39F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7" w:type="pct"/>
          </w:tcPr>
          <w:p w14:paraId="7C91E152" w14:textId="3E5E6AE7" w:rsidR="00FD39F7" w:rsidRPr="009F15C9" w:rsidRDefault="00FD39F7" w:rsidP="007B21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t>18. How often do you feel your life is in balance (work and personal time)?</w:t>
            </w:r>
          </w:p>
        </w:tc>
      </w:tr>
      <w:tr w:rsidR="009F15C9" w:rsidRPr="009F15C9" w14:paraId="30461EE3"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tcPr>
          <w:p w14:paraId="5DB95191" w14:textId="77777777" w:rsidR="00FD39F7" w:rsidRPr="009F15C9" w:rsidRDefault="00066D07" w:rsidP="007B210F">
            <w:pPr>
              <w:rPr>
                <w:rFonts w:ascii="Times New Roman" w:hAnsi="Times New Roman" w:cs="Times New Roman"/>
                <w:b w:val="0"/>
                <w:bCs w:val="0"/>
                <w:iCs/>
              </w:rPr>
            </w:pPr>
            <w:r w:rsidRPr="009F15C9">
              <w:rPr>
                <w:rFonts w:ascii="Times New Roman" w:hAnsi="Times New Roman" w:cs="Times New Roman"/>
                <w:iCs/>
              </w:rPr>
              <w:t xml:space="preserve">F2: </w:t>
            </w:r>
          </w:p>
          <w:p w14:paraId="141B98D1" w14:textId="67362CF5" w:rsidR="0068114A" w:rsidRPr="009F15C9" w:rsidRDefault="00AE01B2" w:rsidP="007B210F">
            <w:pPr>
              <w:rPr>
                <w:rFonts w:ascii="Times New Roman" w:hAnsi="Times New Roman" w:cs="Times New Roman"/>
                <w:b w:val="0"/>
                <w:bCs w:val="0"/>
                <w:iCs/>
              </w:rPr>
            </w:pPr>
            <w:r w:rsidRPr="009F15C9">
              <w:rPr>
                <w:rFonts w:ascii="Times New Roman" w:hAnsi="Times New Roman" w:cs="Times New Roman"/>
                <w:iCs/>
              </w:rPr>
              <w:t>I</w:t>
            </w:r>
            <w:r w:rsidR="00066D07" w:rsidRPr="009F15C9">
              <w:rPr>
                <w:rFonts w:ascii="Times New Roman" w:hAnsi="Times New Roman" w:cs="Times New Roman"/>
                <w:iCs/>
              </w:rPr>
              <w:t>nclusion</w:t>
            </w:r>
          </w:p>
        </w:tc>
        <w:tc>
          <w:tcPr>
            <w:tcW w:w="1797" w:type="pct"/>
            <w:vMerge w:val="restart"/>
          </w:tcPr>
          <w:p w14:paraId="01C24F9D" w14:textId="2523E84A" w:rsidR="0068114A" w:rsidRPr="009F15C9" w:rsidRDefault="008F382D" w:rsidP="006F265A">
            <w:pPr>
              <w:ind w:right="12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Style w:val="Izteiksmgs"/>
                <w:rFonts w:ascii="Times New Roman" w:hAnsi="Times New Roman" w:cs="Times New Roman"/>
                <w:b w:val="0"/>
                <w:bCs w:val="0"/>
                <w:iCs/>
                <w:sz w:val="20"/>
                <w:szCs w:val="20"/>
                <w:lang w:val="en-GB"/>
              </w:rPr>
              <w:t xml:space="preserve">Inclusion </w:t>
            </w:r>
            <w:r w:rsidRPr="009F15C9">
              <w:rPr>
                <w:rFonts w:ascii="Times New Roman" w:hAnsi="Times New Roman" w:cs="Times New Roman"/>
                <w:iCs/>
                <w:sz w:val="20"/>
                <w:szCs w:val="20"/>
                <w:lang w:val="en-GB"/>
              </w:rPr>
              <w:t>ensures that all workers, regardless of gender, age, ethnic origin, disability, sexual orientation or other factors that could lead to discrimination, can participate fully in the work process and have equal opportunities for career development. It includes a working environment that supports diversity and provides equal opportunities in terms of access to resources, training, career opportunities and decision-making.</w:t>
            </w:r>
          </w:p>
        </w:tc>
        <w:tc>
          <w:tcPr>
            <w:tcW w:w="824" w:type="pct"/>
            <w:vMerge w:val="restart"/>
            <w:hideMark/>
          </w:tcPr>
          <w:p w14:paraId="1674EAAB" w14:textId="3811229F" w:rsidR="0068114A" w:rsidRPr="009F15C9" w:rsidRDefault="00082CB5"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OECD&lt;/Author&gt;&lt;Year&gt;2017&lt;/Year&gt;&lt;RecNum&gt;3298&lt;/RecNum&gt;&lt;DisplayText&gt;(OECD, 2017)&lt;/DisplayText&gt;&lt;record&gt;&lt;rec-number&gt;3298&lt;/rec-number&gt;&lt;foreign-keys&gt;&lt;key app="EN" db-id="s52vpepa3z5tt4epa54pvr9pxf2da2pep22t" timestamp="1723789213" guid="8f54cf47-aae7-4780-9fd8-85e54480dac8"&gt;3298&lt;/key&gt;&lt;/foreign-keys&gt;&lt;ref-type name="Book"&gt;6&lt;/ref-type&gt;&lt;contributors&gt;&lt;authors&gt;&lt;author&gt;OECD&lt;/author&gt;&lt;/authors&gt;&lt;/contributors&gt;&lt;titles&gt;&lt;title&gt;OECD Guidelines on Measuring the Quality of the Working Environment&lt;/title&gt;&lt;/titles&gt;&lt;dates&gt;&lt;year&gt;2017&lt;/year&gt;&lt;/dates&gt;&lt;urls&gt;&lt;related-urls&gt;&lt;url&gt;https://www.oecd-ilibrary.org/content/publication/9789264278240-en&lt;/url&gt;&lt;/related-urls&gt;&lt;/urls&gt;&lt;electronic-resource-num&gt;doi:https://doi.org/10.1787/9789264278240-en&lt;/electronic-resource-num&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noProof/>
              </w:rPr>
              <w:t>(OECD, 2017)</w:t>
            </w:r>
            <w:r w:rsidRPr="009F15C9">
              <w:rPr>
                <w:rFonts w:ascii="Times New Roman" w:hAnsi="Times New Roman" w:cs="Times New Roman"/>
                <w:iCs/>
              </w:rPr>
              <w:fldChar w:fldCharType="end"/>
            </w:r>
          </w:p>
        </w:tc>
        <w:tc>
          <w:tcPr>
            <w:tcW w:w="1587" w:type="pct"/>
          </w:tcPr>
          <w:p w14:paraId="1E5B512E" w14:textId="04E8E51D" w:rsidR="0068114A" w:rsidRPr="009F15C9" w:rsidRDefault="0068114A" w:rsidP="007B21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rPr>
            </w:pPr>
            <w:r w:rsidRPr="009F15C9">
              <w:rPr>
                <w:rFonts w:ascii="Times New Roman" w:hAnsi="Times New Roman" w:cs="Times New Roman"/>
              </w:rPr>
              <w:t>2. I trust other people in our organisation</w:t>
            </w:r>
          </w:p>
        </w:tc>
      </w:tr>
      <w:tr w:rsidR="009F15C9" w:rsidRPr="009F15C9" w14:paraId="31A4874C" w14:textId="77777777" w:rsidTr="00FD39F7">
        <w:tc>
          <w:tcPr>
            <w:cnfStyle w:val="001000000000" w:firstRow="0" w:lastRow="0" w:firstColumn="1" w:lastColumn="0" w:oddVBand="0" w:evenVBand="0" w:oddHBand="0" w:evenHBand="0" w:firstRowFirstColumn="0" w:firstRowLastColumn="0" w:lastRowFirstColumn="0" w:lastRowLastColumn="0"/>
            <w:tcW w:w="792" w:type="pct"/>
            <w:vMerge/>
          </w:tcPr>
          <w:p w14:paraId="0D1BC7C1" w14:textId="77777777" w:rsidR="0068114A" w:rsidRPr="009F15C9" w:rsidRDefault="0068114A" w:rsidP="007B210F">
            <w:pPr>
              <w:jc w:val="both"/>
              <w:rPr>
                <w:rFonts w:ascii="Times New Roman" w:hAnsi="Times New Roman" w:cs="Times New Roman"/>
                <w:iCs/>
                <w:strike/>
              </w:rPr>
            </w:pPr>
          </w:p>
        </w:tc>
        <w:tc>
          <w:tcPr>
            <w:tcW w:w="1797" w:type="pct"/>
            <w:vMerge/>
          </w:tcPr>
          <w:p w14:paraId="7DCAF00E" w14:textId="77777777" w:rsidR="0068114A" w:rsidRPr="009F15C9" w:rsidRDefault="0068114A" w:rsidP="007B210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824" w:type="pct"/>
            <w:vMerge/>
            <w:hideMark/>
          </w:tcPr>
          <w:p w14:paraId="6D684B16" w14:textId="77777777" w:rsidR="0068114A" w:rsidRPr="009F15C9" w:rsidRDefault="0068114A"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1587" w:type="pct"/>
          </w:tcPr>
          <w:p w14:paraId="55156A86" w14:textId="55F02685" w:rsidR="0068114A" w:rsidRPr="009F15C9" w:rsidRDefault="0068114A" w:rsidP="007B21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rPr>
            </w:pPr>
            <w:r w:rsidRPr="009F15C9">
              <w:rPr>
                <w:rFonts w:ascii="Times New Roman" w:hAnsi="Times New Roman" w:cs="Times New Roman"/>
              </w:rPr>
              <w:t>3. I trust my line manager</w:t>
            </w:r>
          </w:p>
        </w:tc>
      </w:tr>
      <w:tr w:rsidR="009F15C9" w:rsidRPr="009F15C9" w14:paraId="4E0F3FB1"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Pr>
          <w:p w14:paraId="0FE748AD" w14:textId="77777777" w:rsidR="0068114A" w:rsidRPr="009F15C9" w:rsidRDefault="0068114A" w:rsidP="007B210F">
            <w:pPr>
              <w:jc w:val="both"/>
              <w:rPr>
                <w:rFonts w:ascii="Times New Roman" w:hAnsi="Times New Roman" w:cs="Times New Roman"/>
                <w:iCs/>
                <w:strike/>
              </w:rPr>
            </w:pPr>
          </w:p>
        </w:tc>
        <w:tc>
          <w:tcPr>
            <w:tcW w:w="1797" w:type="pct"/>
            <w:vMerge/>
          </w:tcPr>
          <w:p w14:paraId="36DBD510" w14:textId="77777777" w:rsidR="0068114A" w:rsidRPr="009F15C9" w:rsidRDefault="0068114A" w:rsidP="007B210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trike/>
              </w:rPr>
            </w:pPr>
          </w:p>
        </w:tc>
        <w:tc>
          <w:tcPr>
            <w:tcW w:w="824" w:type="pct"/>
            <w:vMerge/>
            <w:hideMark/>
          </w:tcPr>
          <w:p w14:paraId="2A8993D7" w14:textId="77777777" w:rsidR="0068114A" w:rsidRPr="009F15C9" w:rsidRDefault="0068114A"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trike/>
              </w:rPr>
            </w:pPr>
          </w:p>
        </w:tc>
        <w:tc>
          <w:tcPr>
            <w:tcW w:w="1587" w:type="pct"/>
          </w:tcPr>
          <w:p w14:paraId="7AF96E74" w14:textId="7615B5B6" w:rsidR="0068114A" w:rsidRPr="009F15C9" w:rsidRDefault="0068114A" w:rsidP="007B21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rPr>
            </w:pPr>
            <w:r w:rsidRPr="009F15C9">
              <w:rPr>
                <w:rFonts w:ascii="Times New Roman" w:hAnsi="Times New Roman" w:cs="Times New Roman"/>
              </w:rPr>
              <w:t>4. I am satisfied with the interpersonal communication at work</w:t>
            </w:r>
          </w:p>
        </w:tc>
      </w:tr>
      <w:tr w:rsidR="009F15C9" w:rsidRPr="009F15C9" w14:paraId="4C1710FE" w14:textId="77777777" w:rsidTr="00FD39F7">
        <w:tc>
          <w:tcPr>
            <w:cnfStyle w:val="001000000000" w:firstRow="0" w:lastRow="0" w:firstColumn="1" w:lastColumn="0" w:oddVBand="0" w:evenVBand="0" w:oddHBand="0" w:evenHBand="0" w:firstRowFirstColumn="0" w:firstRowLastColumn="0" w:lastRowFirstColumn="0" w:lastRowLastColumn="0"/>
            <w:tcW w:w="792" w:type="pct"/>
            <w:vMerge/>
          </w:tcPr>
          <w:p w14:paraId="3A0B4457" w14:textId="77777777" w:rsidR="0068114A" w:rsidRPr="009F15C9" w:rsidRDefault="0068114A" w:rsidP="007B210F">
            <w:pPr>
              <w:jc w:val="both"/>
              <w:rPr>
                <w:rFonts w:ascii="Times New Roman" w:hAnsi="Times New Roman" w:cs="Times New Roman"/>
                <w:iCs/>
                <w:strike/>
              </w:rPr>
            </w:pPr>
          </w:p>
        </w:tc>
        <w:tc>
          <w:tcPr>
            <w:tcW w:w="1797" w:type="pct"/>
            <w:vMerge/>
          </w:tcPr>
          <w:p w14:paraId="5D498BAE" w14:textId="77777777" w:rsidR="0068114A" w:rsidRPr="009F15C9" w:rsidRDefault="0068114A" w:rsidP="007B210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824" w:type="pct"/>
            <w:vMerge/>
            <w:hideMark/>
          </w:tcPr>
          <w:p w14:paraId="69807663" w14:textId="77777777" w:rsidR="0068114A" w:rsidRPr="009F15C9" w:rsidRDefault="0068114A"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1587" w:type="pct"/>
          </w:tcPr>
          <w:p w14:paraId="004AAE8D" w14:textId="41B62C8C" w:rsidR="0068114A" w:rsidRPr="009F15C9" w:rsidRDefault="0068114A" w:rsidP="007B21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8. I am generally satisfied with my work in this organisation</w:t>
            </w:r>
          </w:p>
        </w:tc>
      </w:tr>
      <w:tr w:rsidR="009F15C9" w:rsidRPr="009F15C9" w14:paraId="2E006BCB"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Pr>
          <w:p w14:paraId="2BF3BBD7" w14:textId="77777777" w:rsidR="0068114A" w:rsidRPr="009F15C9" w:rsidRDefault="0068114A" w:rsidP="007B210F">
            <w:pPr>
              <w:jc w:val="both"/>
              <w:rPr>
                <w:rFonts w:ascii="Times New Roman" w:hAnsi="Times New Roman" w:cs="Times New Roman"/>
                <w:iCs/>
                <w:strike/>
              </w:rPr>
            </w:pPr>
          </w:p>
        </w:tc>
        <w:tc>
          <w:tcPr>
            <w:tcW w:w="1797" w:type="pct"/>
            <w:vMerge/>
          </w:tcPr>
          <w:p w14:paraId="4079E79E" w14:textId="77777777" w:rsidR="0068114A" w:rsidRPr="009F15C9" w:rsidRDefault="0068114A" w:rsidP="007B210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trike/>
              </w:rPr>
            </w:pPr>
          </w:p>
        </w:tc>
        <w:tc>
          <w:tcPr>
            <w:tcW w:w="824" w:type="pct"/>
            <w:vMerge/>
            <w:hideMark/>
          </w:tcPr>
          <w:p w14:paraId="1FB7814D" w14:textId="77777777" w:rsidR="0068114A" w:rsidRPr="009F15C9" w:rsidRDefault="0068114A"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trike/>
              </w:rPr>
            </w:pPr>
          </w:p>
        </w:tc>
        <w:tc>
          <w:tcPr>
            <w:tcW w:w="1587" w:type="pct"/>
          </w:tcPr>
          <w:p w14:paraId="5DE825D6" w14:textId="536DEFA5" w:rsidR="0068114A" w:rsidRPr="009F15C9" w:rsidRDefault="0068114A" w:rsidP="007B21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trike/>
              </w:rPr>
            </w:pPr>
            <w:r w:rsidRPr="009F15C9">
              <w:rPr>
                <w:rFonts w:ascii="Times New Roman" w:eastAsia="Times New Roman" w:hAnsi="Times New Roman" w:cs="Times New Roman"/>
              </w:rPr>
              <w:t>15. How often do you feel supported by your colleagues?</w:t>
            </w:r>
          </w:p>
        </w:tc>
      </w:tr>
      <w:tr w:rsidR="009F15C9" w:rsidRPr="009F15C9" w14:paraId="630C251A" w14:textId="77777777" w:rsidTr="00FD39F7">
        <w:tc>
          <w:tcPr>
            <w:cnfStyle w:val="001000000000" w:firstRow="0" w:lastRow="0" w:firstColumn="1" w:lastColumn="0" w:oddVBand="0" w:evenVBand="0" w:oddHBand="0" w:evenHBand="0" w:firstRowFirstColumn="0" w:firstRowLastColumn="0" w:lastRowFirstColumn="0" w:lastRowLastColumn="0"/>
            <w:tcW w:w="792" w:type="pct"/>
            <w:vMerge/>
          </w:tcPr>
          <w:p w14:paraId="6134178C" w14:textId="77777777" w:rsidR="0068114A" w:rsidRPr="009F15C9" w:rsidRDefault="0068114A" w:rsidP="007B210F">
            <w:pPr>
              <w:jc w:val="both"/>
              <w:rPr>
                <w:rFonts w:ascii="Times New Roman" w:hAnsi="Times New Roman" w:cs="Times New Roman"/>
                <w:iCs/>
                <w:strike/>
              </w:rPr>
            </w:pPr>
          </w:p>
        </w:tc>
        <w:tc>
          <w:tcPr>
            <w:tcW w:w="1797" w:type="pct"/>
            <w:vMerge/>
          </w:tcPr>
          <w:p w14:paraId="267836AB" w14:textId="77777777" w:rsidR="0068114A" w:rsidRPr="009F15C9" w:rsidRDefault="0068114A" w:rsidP="007B210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824" w:type="pct"/>
            <w:vMerge/>
            <w:hideMark/>
          </w:tcPr>
          <w:p w14:paraId="6CD60BAB" w14:textId="77777777" w:rsidR="0068114A" w:rsidRPr="009F15C9" w:rsidRDefault="0068114A"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p>
        </w:tc>
        <w:tc>
          <w:tcPr>
            <w:tcW w:w="1587" w:type="pct"/>
          </w:tcPr>
          <w:p w14:paraId="6A8A9F3F" w14:textId="2E5B9EB5" w:rsidR="0068114A" w:rsidRPr="009F15C9" w:rsidRDefault="0068114A" w:rsidP="007B21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trike/>
              </w:rPr>
            </w:pPr>
            <w:r w:rsidRPr="009F15C9">
              <w:rPr>
                <w:rFonts w:ascii="Times New Roman" w:eastAsia="Times New Roman" w:hAnsi="Times New Roman" w:cs="Times New Roman"/>
              </w:rPr>
              <w:t>16. How often do you feel supported by your manager?</w:t>
            </w:r>
          </w:p>
        </w:tc>
      </w:tr>
      <w:tr w:rsidR="009F15C9" w:rsidRPr="009F15C9" w14:paraId="19DC80B9"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hideMark/>
          </w:tcPr>
          <w:p w14:paraId="45909395" w14:textId="77777777" w:rsidR="00FD39F7" w:rsidRPr="009F15C9" w:rsidRDefault="00AC7913" w:rsidP="0003621E">
            <w:pPr>
              <w:rPr>
                <w:rFonts w:ascii="Times New Roman" w:hAnsi="Times New Roman" w:cs="Times New Roman"/>
                <w:b w:val="0"/>
                <w:bCs w:val="0"/>
                <w:iCs/>
              </w:rPr>
            </w:pPr>
            <w:r w:rsidRPr="009F15C9">
              <w:rPr>
                <w:rFonts w:ascii="Times New Roman" w:hAnsi="Times New Roman" w:cs="Times New Roman"/>
                <w:iCs/>
              </w:rPr>
              <w:t>F3:</w:t>
            </w:r>
            <w:r w:rsidR="00421BD2" w:rsidRPr="009F15C9">
              <w:rPr>
                <w:rFonts w:ascii="Times New Roman" w:hAnsi="Times New Roman" w:cs="Times New Roman"/>
                <w:iCs/>
              </w:rPr>
              <w:t xml:space="preserve"> </w:t>
            </w:r>
          </w:p>
          <w:p w14:paraId="5C4B453B" w14:textId="6747B8FC" w:rsidR="0068114A" w:rsidRPr="009F15C9" w:rsidRDefault="0068114A" w:rsidP="0003621E">
            <w:pPr>
              <w:rPr>
                <w:rFonts w:ascii="Times New Roman" w:hAnsi="Times New Roman" w:cs="Times New Roman"/>
                <w:b w:val="0"/>
                <w:bCs w:val="0"/>
                <w:iCs/>
              </w:rPr>
            </w:pPr>
            <w:r w:rsidRPr="009F15C9">
              <w:rPr>
                <w:rFonts w:ascii="Times New Roman" w:hAnsi="Times New Roman" w:cs="Times New Roman"/>
                <w:iCs/>
              </w:rPr>
              <w:t xml:space="preserve">Social support </w:t>
            </w:r>
          </w:p>
        </w:tc>
        <w:tc>
          <w:tcPr>
            <w:tcW w:w="1797" w:type="pct"/>
            <w:vMerge w:val="restart"/>
            <w:hideMark/>
          </w:tcPr>
          <w:p w14:paraId="4EABCBCA" w14:textId="77777777" w:rsidR="0068114A" w:rsidRPr="009F15C9" w:rsidRDefault="0068114A" w:rsidP="006F265A">
            <w:pPr>
              <w:ind w:right="12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 xml:space="preserve">Formal and informal help that employees receive from colleagues, their manager or the organisation. This can take the form of emotional, informational or practical support that contributes to employees' well-being, emotional stability and professional development. </w:t>
            </w:r>
          </w:p>
        </w:tc>
        <w:tc>
          <w:tcPr>
            <w:tcW w:w="824" w:type="pct"/>
            <w:vMerge w:val="restart"/>
            <w:hideMark/>
          </w:tcPr>
          <w:p w14:paraId="2FB5D8AE" w14:textId="77777777" w:rsidR="0068114A" w:rsidRPr="009F15C9" w:rsidRDefault="0068114A"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OECD&lt;/Author&gt;&lt;Year&gt;2017&lt;/Year&gt;&lt;RecNum&gt;3298&lt;/RecNum&gt;&lt;DisplayText&gt;(OECD, 2017)&lt;/DisplayText&gt;&lt;record&gt;&lt;rec-number&gt;3298&lt;/rec-number&gt;&lt;foreign-keys&gt;&lt;key app="EN" db-id="s52vpepa3z5tt4epa54pvr9pxf2da2pep22t" timestamp="1723789213" guid="8f54cf47-aae7-4780-9fd8-85e54480dac8"&gt;3298&lt;/key&gt;&lt;/foreign-keys&gt;&lt;ref-type name="Book"&gt;6&lt;/ref-type&gt;&lt;contributors&gt;&lt;authors&gt;&lt;author&gt;OECD&lt;/author&gt;&lt;/authors&gt;&lt;/contributors&gt;&lt;titles&gt;&lt;title&gt;OECD Guidelines on Measuring the Quality of the Working Environment&lt;/title&gt;&lt;/titles&gt;&lt;dates&gt;&lt;year&gt;2017&lt;/year&gt;&lt;/dates&gt;&lt;urls&gt;&lt;related-urls&gt;&lt;url&gt;https://www.oecd-ilibrary.org/content/publication/9789264278240-en&lt;/url&gt;&lt;/related-urls&gt;&lt;/urls&gt;&lt;electronic-resource-num&gt;doi:https://doi.org/10.1787/9789264278240-en&lt;/electronic-resource-num&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rPr>
              <w:t>(OECD, 2017)</w:t>
            </w:r>
            <w:r w:rsidRPr="009F15C9">
              <w:rPr>
                <w:rFonts w:ascii="Times New Roman" w:hAnsi="Times New Roman" w:cs="Times New Roman"/>
              </w:rPr>
              <w:fldChar w:fldCharType="end"/>
            </w:r>
          </w:p>
        </w:tc>
        <w:tc>
          <w:tcPr>
            <w:tcW w:w="1587" w:type="pct"/>
          </w:tcPr>
          <w:p w14:paraId="6E464BF2" w14:textId="40B06EA9" w:rsidR="0068114A" w:rsidRPr="009F15C9" w:rsidRDefault="00E72B78"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7. My job offers good career opportunities</w:t>
            </w:r>
          </w:p>
        </w:tc>
      </w:tr>
      <w:tr w:rsidR="009F15C9" w:rsidRPr="009F15C9" w14:paraId="7507DA23"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3B42EBC9" w14:textId="77777777" w:rsidR="00321AC7" w:rsidRPr="009F15C9" w:rsidRDefault="00321AC7" w:rsidP="0003621E">
            <w:pPr>
              <w:jc w:val="both"/>
              <w:rPr>
                <w:rFonts w:ascii="Times New Roman" w:hAnsi="Times New Roman" w:cs="Times New Roman"/>
                <w:iCs/>
              </w:rPr>
            </w:pPr>
          </w:p>
        </w:tc>
        <w:tc>
          <w:tcPr>
            <w:tcW w:w="1797" w:type="pct"/>
            <w:vMerge/>
            <w:hideMark/>
          </w:tcPr>
          <w:p w14:paraId="115C48CD" w14:textId="77777777" w:rsidR="00321AC7" w:rsidRPr="009F15C9" w:rsidRDefault="00321AC7" w:rsidP="000362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1C619E97" w14:textId="77777777" w:rsidR="00321AC7" w:rsidRPr="009F15C9" w:rsidRDefault="00321AC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680DD095" w14:textId="1EED92B0" w:rsidR="00321AC7" w:rsidRPr="009F15C9" w:rsidRDefault="00321AC7"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12. How often do you feel involved in improving work processes in your organisation/team?</w:t>
            </w:r>
          </w:p>
        </w:tc>
      </w:tr>
      <w:tr w:rsidR="009F15C9" w:rsidRPr="009F15C9" w14:paraId="58699891"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hideMark/>
          </w:tcPr>
          <w:p w14:paraId="49487424" w14:textId="77777777" w:rsidR="00321AC7" w:rsidRPr="009F15C9" w:rsidRDefault="00321AC7" w:rsidP="0003621E">
            <w:pPr>
              <w:jc w:val="both"/>
              <w:rPr>
                <w:rFonts w:ascii="Times New Roman" w:hAnsi="Times New Roman" w:cs="Times New Roman"/>
                <w:iCs/>
              </w:rPr>
            </w:pPr>
          </w:p>
        </w:tc>
        <w:tc>
          <w:tcPr>
            <w:tcW w:w="1797" w:type="pct"/>
            <w:vMerge/>
            <w:hideMark/>
          </w:tcPr>
          <w:p w14:paraId="7B9C53A1" w14:textId="77777777" w:rsidR="00321AC7" w:rsidRPr="009F15C9" w:rsidRDefault="00321AC7" w:rsidP="000362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hideMark/>
          </w:tcPr>
          <w:p w14:paraId="37413D6D" w14:textId="77777777" w:rsidR="00321AC7" w:rsidRPr="009F15C9" w:rsidRDefault="00321AC7"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5CDE54D7" w14:textId="5411245E" w:rsidR="00321AC7" w:rsidRPr="009F15C9" w:rsidRDefault="00321AC7"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13. How often do you feel that you can influence decisions that are important for your work?</w:t>
            </w:r>
          </w:p>
        </w:tc>
      </w:tr>
      <w:tr w:rsidR="009F15C9" w:rsidRPr="009F15C9" w14:paraId="03B0A3EC"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660ED20F" w14:textId="77777777" w:rsidR="00321AC7" w:rsidRPr="009F15C9" w:rsidRDefault="00321AC7" w:rsidP="0003621E">
            <w:pPr>
              <w:jc w:val="both"/>
              <w:rPr>
                <w:rFonts w:ascii="Times New Roman" w:hAnsi="Times New Roman" w:cs="Times New Roman"/>
                <w:iCs/>
              </w:rPr>
            </w:pPr>
          </w:p>
        </w:tc>
        <w:tc>
          <w:tcPr>
            <w:tcW w:w="1797" w:type="pct"/>
            <w:vMerge/>
            <w:hideMark/>
          </w:tcPr>
          <w:p w14:paraId="619D6C0E" w14:textId="77777777" w:rsidR="00321AC7" w:rsidRPr="009F15C9" w:rsidRDefault="00321AC7" w:rsidP="000362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6F47306C" w14:textId="77777777" w:rsidR="00321AC7" w:rsidRPr="009F15C9" w:rsidRDefault="00321AC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19198930" w14:textId="5A4893DF" w:rsidR="00321AC7" w:rsidRPr="009F15C9" w:rsidRDefault="00321AC7"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14. To what extent do you trust the top management of your organisation?</w:t>
            </w:r>
          </w:p>
        </w:tc>
      </w:tr>
      <w:tr w:rsidR="009F15C9" w:rsidRPr="009F15C9" w14:paraId="4BC8321F"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hideMark/>
          </w:tcPr>
          <w:p w14:paraId="2A8D5207" w14:textId="77777777" w:rsidR="0068114A" w:rsidRPr="009F15C9" w:rsidRDefault="0068114A" w:rsidP="0003621E">
            <w:pPr>
              <w:jc w:val="both"/>
              <w:rPr>
                <w:rFonts w:ascii="Times New Roman" w:hAnsi="Times New Roman" w:cs="Times New Roman"/>
                <w:iCs/>
              </w:rPr>
            </w:pPr>
          </w:p>
        </w:tc>
        <w:tc>
          <w:tcPr>
            <w:tcW w:w="1797" w:type="pct"/>
            <w:vMerge/>
            <w:hideMark/>
          </w:tcPr>
          <w:p w14:paraId="0A90A05A" w14:textId="77777777" w:rsidR="0068114A" w:rsidRPr="009F15C9" w:rsidRDefault="0068114A" w:rsidP="0003621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hideMark/>
          </w:tcPr>
          <w:p w14:paraId="69644CF2" w14:textId="77777777" w:rsidR="0068114A" w:rsidRPr="009F15C9" w:rsidRDefault="0068114A"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47E8DF38" w14:textId="081FFB20" w:rsidR="0068114A" w:rsidRPr="009F15C9" w:rsidRDefault="0009515C"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17. How often do you learn something new in your work?</w:t>
            </w:r>
          </w:p>
        </w:tc>
      </w:tr>
      <w:tr w:rsidR="009F15C9" w:rsidRPr="009F15C9" w14:paraId="7A464952"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5A37B3BD" w14:textId="77777777" w:rsidR="0068114A" w:rsidRPr="009F15C9" w:rsidRDefault="0068114A" w:rsidP="0003621E">
            <w:pPr>
              <w:jc w:val="both"/>
              <w:rPr>
                <w:rFonts w:ascii="Times New Roman" w:hAnsi="Times New Roman" w:cs="Times New Roman"/>
                <w:iCs/>
              </w:rPr>
            </w:pPr>
          </w:p>
        </w:tc>
        <w:tc>
          <w:tcPr>
            <w:tcW w:w="1797" w:type="pct"/>
            <w:vMerge/>
            <w:hideMark/>
          </w:tcPr>
          <w:p w14:paraId="25F749C1" w14:textId="77777777" w:rsidR="0068114A" w:rsidRPr="009F15C9" w:rsidRDefault="0068114A" w:rsidP="0003621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1AD540C4" w14:textId="77777777" w:rsidR="0068114A" w:rsidRPr="009F15C9" w:rsidRDefault="0068114A"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022255E8" w14:textId="6FE73A83" w:rsidR="0068114A" w:rsidRPr="009F15C9" w:rsidRDefault="00410016"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27. How often do you receive recognition or praise for a job well done?</w:t>
            </w:r>
          </w:p>
        </w:tc>
      </w:tr>
      <w:tr w:rsidR="009F15C9" w:rsidRPr="009F15C9" w14:paraId="212F349F"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tcPr>
          <w:p w14:paraId="07643677" w14:textId="694E718D" w:rsidR="00970EED" w:rsidRPr="009F15C9" w:rsidRDefault="00970EED" w:rsidP="00617888">
            <w:pPr>
              <w:rPr>
                <w:rFonts w:ascii="Times New Roman" w:hAnsi="Times New Roman" w:cs="Times New Roman"/>
                <w:b w:val="0"/>
                <w:bCs w:val="0"/>
              </w:rPr>
            </w:pPr>
            <w:r w:rsidRPr="009F15C9">
              <w:rPr>
                <w:rFonts w:ascii="Times New Roman" w:hAnsi="Times New Roman" w:cs="Times New Roman"/>
              </w:rPr>
              <w:t xml:space="preserve">F4: </w:t>
            </w:r>
            <w:r w:rsidRPr="009F15C9">
              <w:rPr>
                <w:rFonts w:ascii="Times New Roman" w:hAnsi="Times New Roman" w:cs="Times New Roman"/>
                <w:shd w:val="clear" w:color="auto" w:fill="FFFFFF"/>
              </w:rPr>
              <w:t>Meaningful job</w:t>
            </w:r>
          </w:p>
        </w:tc>
        <w:tc>
          <w:tcPr>
            <w:tcW w:w="1797" w:type="pct"/>
            <w:vMerge w:val="restart"/>
          </w:tcPr>
          <w:p w14:paraId="2A8A1852" w14:textId="7C090AC3" w:rsidR="00970EED" w:rsidRPr="009F15C9" w:rsidRDefault="00C8563D" w:rsidP="006F265A">
            <w:pPr>
              <w:ind w:right="12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A meaningful job is one where employees perceive their work as purposeful, significant, and aligned with their personal values and goals, contributing to a sense of fulfillment and positive impact on others or society. It combines intrinsic motivation, the sense of contributing to a greater good, and alignment with one's individual purpose.</w:t>
            </w:r>
          </w:p>
        </w:tc>
        <w:tc>
          <w:tcPr>
            <w:tcW w:w="824" w:type="pct"/>
            <w:vMerge w:val="restart"/>
          </w:tcPr>
          <w:p w14:paraId="701C26FA" w14:textId="3FFF3E6F" w:rsidR="00970EED" w:rsidRPr="009F15C9" w:rsidRDefault="009F15C9"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OECD&lt;/Author&gt;&lt;Year&gt;2017&lt;/Year&gt;&lt;RecNum&gt;3298&lt;/RecNum&gt;&lt;DisplayText&gt;(OECD, 2017)&lt;/DisplayText&gt;&lt;record&gt;&lt;rec-number&gt;3298&lt;/rec-number&gt;&lt;foreign-keys&gt;&lt;key app="EN" db-id="s52vpepa3z5tt4epa54pvr9pxf2da2pep22t" timestamp="1723789213" guid="8f54cf47-aae7-4780-9fd8-85e54480dac8"&gt;3298&lt;/key&gt;&lt;/foreign-keys&gt;&lt;ref-type name="Book"&gt;6&lt;/ref-type&gt;&lt;contributors&gt;&lt;authors&gt;&lt;author&gt;OECD&lt;/author&gt;&lt;/authors&gt;&lt;/contributors&gt;&lt;titles&gt;&lt;title&gt;OECD Guidelines on Measuring the Quality of the Working Environment&lt;/title&gt;&lt;/titles&gt;&lt;dates&gt;&lt;year&gt;2017&lt;/year&gt;&lt;/dates&gt;&lt;urls&gt;&lt;related-urls&gt;&lt;url&gt;https://www.oecd-ilibrary.org/content/publication/9789264278240-en&lt;/url&gt;&lt;/related-urls&gt;&lt;/urls&gt;&lt;electronic-resource-num&gt;doi:https://doi.org/10.1787/9789264278240-en&lt;/electronic-resource-num&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noProof/>
              </w:rPr>
              <w:t>(OECD, 2017)</w:t>
            </w:r>
            <w:r w:rsidRPr="009F15C9">
              <w:rPr>
                <w:rFonts w:ascii="Times New Roman" w:hAnsi="Times New Roman" w:cs="Times New Roman"/>
                <w:iCs/>
              </w:rPr>
              <w:fldChar w:fldCharType="end"/>
            </w:r>
          </w:p>
        </w:tc>
        <w:tc>
          <w:tcPr>
            <w:tcW w:w="1587" w:type="pct"/>
          </w:tcPr>
          <w:p w14:paraId="03103E35" w14:textId="0B6F5A0D" w:rsidR="00970EED" w:rsidRPr="009F15C9" w:rsidRDefault="00970EED"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5. My skills match my responsibilities</w:t>
            </w:r>
          </w:p>
        </w:tc>
      </w:tr>
      <w:tr w:rsidR="009F15C9" w:rsidRPr="009F15C9" w14:paraId="08C08607" w14:textId="77777777" w:rsidTr="00FD39F7">
        <w:tc>
          <w:tcPr>
            <w:cnfStyle w:val="001000000000" w:firstRow="0" w:lastRow="0" w:firstColumn="1" w:lastColumn="0" w:oddVBand="0" w:evenVBand="0" w:oddHBand="0" w:evenHBand="0" w:firstRowFirstColumn="0" w:firstRowLastColumn="0" w:lastRowFirstColumn="0" w:lastRowLastColumn="0"/>
            <w:tcW w:w="792" w:type="pct"/>
            <w:vMerge/>
          </w:tcPr>
          <w:p w14:paraId="2B02888A" w14:textId="77777777" w:rsidR="00970EED" w:rsidRPr="009F15C9" w:rsidRDefault="00970EED" w:rsidP="00617888">
            <w:pPr>
              <w:jc w:val="both"/>
              <w:rPr>
                <w:rFonts w:ascii="Times New Roman" w:hAnsi="Times New Roman" w:cs="Times New Roman"/>
              </w:rPr>
            </w:pPr>
          </w:p>
        </w:tc>
        <w:tc>
          <w:tcPr>
            <w:tcW w:w="1797" w:type="pct"/>
            <w:vMerge/>
          </w:tcPr>
          <w:p w14:paraId="1B3CD945" w14:textId="77777777" w:rsidR="00970EED" w:rsidRPr="009F15C9" w:rsidRDefault="00970EED" w:rsidP="006178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tcPr>
          <w:p w14:paraId="0867FC51" w14:textId="77777777" w:rsidR="00970EED" w:rsidRPr="009F15C9" w:rsidRDefault="00970EED"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18477782" w14:textId="3FF0E27E" w:rsidR="00970EED" w:rsidRPr="009F15C9" w:rsidRDefault="00970EED"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6. My work makes a positive contribution to society</w:t>
            </w:r>
          </w:p>
        </w:tc>
      </w:tr>
      <w:tr w:rsidR="009F15C9" w:rsidRPr="009F15C9" w14:paraId="387A8B06"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Pr>
          <w:p w14:paraId="5CE27F2D" w14:textId="77777777" w:rsidR="00617888" w:rsidRPr="009F15C9" w:rsidRDefault="00617888" w:rsidP="00617888">
            <w:pPr>
              <w:jc w:val="both"/>
              <w:rPr>
                <w:rFonts w:ascii="Times New Roman" w:hAnsi="Times New Roman" w:cs="Times New Roman"/>
              </w:rPr>
            </w:pPr>
          </w:p>
        </w:tc>
        <w:tc>
          <w:tcPr>
            <w:tcW w:w="1797" w:type="pct"/>
            <w:vMerge/>
          </w:tcPr>
          <w:p w14:paraId="7835C9DF" w14:textId="77777777" w:rsidR="00617888" w:rsidRPr="009F15C9" w:rsidRDefault="00617888" w:rsidP="006178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tcPr>
          <w:p w14:paraId="428E58C3" w14:textId="77777777" w:rsidR="00617888" w:rsidRPr="009F15C9" w:rsidRDefault="00617888"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69F00847" w14:textId="3D19DF42" w:rsidR="00617888" w:rsidRPr="009F15C9" w:rsidRDefault="00617888"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9. How often do you feel that you are doing useful work?</w:t>
            </w:r>
          </w:p>
        </w:tc>
      </w:tr>
      <w:tr w:rsidR="009F15C9" w:rsidRPr="009F15C9" w14:paraId="5EC24E2A" w14:textId="77777777" w:rsidTr="00FD39F7">
        <w:tc>
          <w:tcPr>
            <w:cnfStyle w:val="001000000000" w:firstRow="0" w:lastRow="0" w:firstColumn="1" w:lastColumn="0" w:oddVBand="0" w:evenVBand="0" w:oddHBand="0" w:evenHBand="0" w:firstRowFirstColumn="0" w:firstRowLastColumn="0" w:lastRowFirstColumn="0" w:lastRowLastColumn="0"/>
            <w:tcW w:w="792" w:type="pct"/>
            <w:vMerge/>
          </w:tcPr>
          <w:p w14:paraId="503428FD" w14:textId="77777777" w:rsidR="00617888" w:rsidRPr="009F15C9" w:rsidRDefault="00617888" w:rsidP="00617888">
            <w:pPr>
              <w:jc w:val="both"/>
              <w:rPr>
                <w:rFonts w:ascii="Times New Roman" w:hAnsi="Times New Roman" w:cs="Times New Roman"/>
              </w:rPr>
            </w:pPr>
          </w:p>
        </w:tc>
        <w:tc>
          <w:tcPr>
            <w:tcW w:w="1797" w:type="pct"/>
            <w:vMerge/>
          </w:tcPr>
          <w:p w14:paraId="7C155A82" w14:textId="77777777" w:rsidR="00617888" w:rsidRPr="009F15C9" w:rsidRDefault="00617888" w:rsidP="006178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tcPr>
          <w:p w14:paraId="5A3E1CF2" w14:textId="77777777" w:rsidR="00617888" w:rsidRPr="009F15C9" w:rsidRDefault="00617888"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1BE94329" w14:textId="30ECF1D2" w:rsidR="00617888" w:rsidRPr="009F15C9" w:rsidRDefault="00617888"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10. How often does this job give you the feeling of a job well done?</w:t>
            </w:r>
          </w:p>
        </w:tc>
      </w:tr>
      <w:tr w:rsidR="009F15C9" w:rsidRPr="009F15C9" w14:paraId="3FAAFE80"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hideMark/>
          </w:tcPr>
          <w:p w14:paraId="37A0808B" w14:textId="77777777" w:rsidR="00FD39F7" w:rsidRPr="009F15C9" w:rsidRDefault="0003621E" w:rsidP="002C411B">
            <w:pPr>
              <w:jc w:val="both"/>
              <w:rPr>
                <w:rFonts w:ascii="Times New Roman" w:hAnsi="Times New Roman" w:cs="Times New Roman"/>
                <w:b w:val="0"/>
                <w:bCs w:val="0"/>
                <w:iCs/>
              </w:rPr>
            </w:pPr>
            <w:r w:rsidRPr="009F15C9">
              <w:rPr>
                <w:rFonts w:ascii="Times New Roman" w:hAnsi="Times New Roman" w:cs="Times New Roman"/>
                <w:iCs/>
              </w:rPr>
              <w:t xml:space="preserve">F5: </w:t>
            </w:r>
          </w:p>
          <w:p w14:paraId="5F3D8C07" w14:textId="567A9484" w:rsidR="0003621E" w:rsidRPr="009F15C9" w:rsidRDefault="0003621E" w:rsidP="002C411B">
            <w:pPr>
              <w:jc w:val="both"/>
              <w:rPr>
                <w:rFonts w:ascii="Times New Roman" w:hAnsi="Times New Roman" w:cs="Times New Roman"/>
                <w:b w:val="0"/>
                <w:bCs w:val="0"/>
                <w:iCs/>
              </w:rPr>
            </w:pPr>
            <w:r w:rsidRPr="009F15C9">
              <w:rPr>
                <w:rFonts w:ascii="Times New Roman" w:hAnsi="Times New Roman" w:cs="Times New Roman"/>
              </w:rPr>
              <w:t>Job intensity</w:t>
            </w:r>
          </w:p>
        </w:tc>
        <w:tc>
          <w:tcPr>
            <w:tcW w:w="1797" w:type="pct"/>
            <w:vMerge w:val="restart"/>
            <w:hideMark/>
          </w:tcPr>
          <w:p w14:paraId="5731E286" w14:textId="6C5D8BB4" w:rsidR="0003621E" w:rsidRPr="009F15C9" w:rsidRDefault="003038BE" w:rsidP="002C41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eastAsia="Times New Roman" w:hAnsi="Times New Roman" w:cs="Times New Roman"/>
                <w:iCs/>
                <w:sz w:val="20"/>
                <w:szCs w:val="20"/>
                <w:lang w:val="lv-LV"/>
              </w:rPr>
              <w:t>Work intensity is a job demand that refers to the level of effort, time pressure, and mental concentration required to perform work tasks. High work intensity, characterized by a fast work pace and sustained attention, requires continuous psychological and/or physical effort and is therefore associated with an increased risk of psychological strain and health problems. When not balanced by adequate job resources, high work intensity may contribute to stress, burnout, and decreased employee well-being.</w:t>
            </w:r>
            <w:r w:rsidRPr="009F15C9">
              <w:rPr>
                <w:rFonts w:ascii="Times New Roman" w:eastAsia="Times New Roman" w:hAnsi="Times New Roman" w:cs="Times New Roman"/>
                <w:iCs/>
                <w:sz w:val="20"/>
                <w:szCs w:val="20"/>
              </w:rPr>
              <w:t>.</w:t>
            </w:r>
          </w:p>
        </w:tc>
        <w:tc>
          <w:tcPr>
            <w:tcW w:w="824" w:type="pct"/>
            <w:vMerge w:val="restart"/>
            <w:hideMark/>
          </w:tcPr>
          <w:p w14:paraId="2FCC23CB" w14:textId="4D3785E1" w:rsidR="0003621E" w:rsidRPr="009F15C9" w:rsidRDefault="003038BE"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Bakker&lt;/Author&gt;&lt;Year&gt;2007&lt;/Year&gt;&lt;RecNum&gt;1335&lt;/RecNum&gt;&lt;DisplayText&gt;(Bakker &amp;amp; Demerouti, 2007)&lt;/DisplayText&gt;&lt;record&gt;&lt;rec-number&gt;1335&lt;/rec-number&gt;&lt;foreign-keys&gt;&lt;key app="EN" db-id="s52vpepa3z5tt4epa54pvr9pxf2da2pep22t" timestamp="1699597377" guid="dd175b97-d563-4e01-9fbc-9fc1e2b86ffb"&gt;1335&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publisher&gt;Emerald Group Publishing Limited&lt;/publisher&gt;&lt;isbn&gt;0268-3946&lt;/isbn&gt;&lt;urls&gt;&lt;/urls&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noProof/>
              </w:rPr>
              <w:t>(Bakker &amp; Demerouti, 2007)</w:t>
            </w:r>
            <w:r w:rsidRPr="009F15C9">
              <w:rPr>
                <w:rFonts w:ascii="Times New Roman" w:hAnsi="Times New Roman" w:cs="Times New Roman"/>
                <w:iCs/>
              </w:rPr>
              <w:fldChar w:fldCharType="end"/>
            </w:r>
          </w:p>
        </w:tc>
        <w:tc>
          <w:tcPr>
            <w:tcW w:w="1587" w:type="pct"/>
          </w:tcPr>
          <w:p w14:paraId="4585F8EA" w14:textId="781C79CB" w:rsidR="0003621E" w:rsidRPr="009F15C9" w:rsidRDefault="0003621E"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1. How often do you feel emotionally drained by your work?</w:t>
            </w:r>
          </w:p>
        </w:tc>
      </w:tr>
      <w:tr w:rsidR="009F15C9" w:rsidRPr="009F15C9" w14:paraId="061D8B25"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1DF25802" w14:textId="77777777" w:rsidR="0003621E" w:rsidRPr="009F15C9" w:rsidRDefault="0003621E" w:rsidP="002C411B">
            <w:pPr>
              <w:jc w:val="both"/>
              <w:rPr>
                <w:rFonts w:ascii="Times New Roman" w:hAnsi="Times New Roman" w:cs="Times New Roman"/>
                <w:iCs/>
              </w:rPr>
            </w:pPr>
          </w:p>
        </w:tc>
        <w:tc>
          <w:tcPr>
            <w:tcW w:w="1797" w:type="pct"/>
            <w:vMerge/>
            <w:hideMark/>
          </w:tcPr>
          <w:p w14:paraId="75270097" w14:textId="77777777" w:rsidR="0003621E" w:rsidRPr="009F15C9" w:rsidRDefault="0003621E" w:rsidP="002C41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744EA613" w14:textId="77777777" w:rsidR="0003621E" w:rsidRPr="009F15C9" w:rsidRDefault="0003621E"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0846259C" w14:textId="409BB075" w:rsidR="0003621E" w:rsidRPr="009F15C9" w:rsidRDefault="0003621E"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2. How often do you feel physically tired at the end of the working day?</w:t>
            </w:r>
          </w:p>
        </w:tc>
      </w:tr>
      <w:tr w:rsidR="009F15C9" w:rsidRPr="009F15C9" w14:paraId="7A4109B2"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hideMark/>
          </w:tcPr>
          <w:p w14:paraId="366FCA22" w14:textId="77777777" w:rsidR="002C1608" w:rsidRPr="009F15C9" w:rsidRDefault="002C1608" w:rsidP="002C411B">
            <w:pPr>
              <w:jc w:val="both"/>
              <w:rPr>
                <w:rFonts w:ascii="Times New Roman" w:hAnsi="Times New Roman" w:cs="Times New Roman"/>
                <w:iCs/>
              </w:rPr>
            </w:pPr>
          </w:p>
        </w:tc>
        <w:tc>
          <w:tcPr>
            <w:tcW w:w="1797" w:type="pct"/>
            <w:vMerge/>
            <w:hideMark/>
          </w:tcPr>
          <w:p w14:paraId="79AA3CF6" w14:textId="77777777" w:rsidR="002C1608" w:rsidRPr="009F15C9" w:rsidRDefault="002C1608" w:rsidP="002C41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hideMark/>
          </w:tcPr>
          <w:p w14:paraId="12F19591" w14:textId="77777777" w:rsidR="002C1608" w:rsidRPr="009F15C9" w:rsidRDefault="002C1608"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59039A3D" w14:textId="548FA151" w:rsidR="002C1608" w:rsidRPr="009F15C9" w:rsidRDefault="002C1608"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5. How often does your job require you to complete tasks under very tight, urgent deadlines?</w:t>
            </w:r>
          </w:p>
        </w:tc>
      </w:tr>
      <w:tr w:rsidR="009F15C9" w:rsidRPr="009F15C9" w14:paraId="600A1A1D"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2C1DF551" w14:textId="77777777" w:rsidR="002C1608" w:rsidRPr="009F15C9" w:rsidRDefault="002C1608" w:rsidP="002C411B">
            <w:pPr>
              <w:jc w:val="both"/>
              <w:rPr>
                <w:rFonts w:ascii="Times New Roman" w:hAnsi="Times New Roman" w:cs="Times New Roman"/>
                <w:iCs/>
              </w:rPr>
            </w:pPr>
          </w:p>
        </w:tc>
        <w:tc>
          <w:tcPr>
            <w:tcW w:w="1797" w:type="pct"/>
            <w:vMerge/>
            <w:hideMark/>
          </w:tcPr>
          <w:p w14:paraId="1458DD73" w14:textId="77777777" w:rsidR="002C1608" w:rsidRPr="009F15C9" w:rsidRDefault="002C1608" w:rsidP="002C41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30344105" w14:textId="77777777" w:rsidR="002C1608" w:rsidRPr="009F15C9" w:rsidRDefault="002C1608"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5FAF3827" w14:textId="1BD1E373" w:rsidR="002C1608" w:rsidRPr="009F15C9" w:rsidRDefault="002C1608"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6. How often do you have to work fast at high speed?</w:t>
            </w:r>
          </w:p>
        </w:tc>
      </w:tr>
      <w:tr w:rsidR="009F15C9" w:rsidRPr="009F15C9" w14:paraId="280AF717"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val="restart"/>
            <w:hideMark/>
          </w:tcPr>
          <w:p w14:paraId="327A1437" w14:textId="1966F248" w:rsidR="002079B6" w:rsidRPr="009F15C9" w:rsidRDefault="002079B6" w:rsidP="00225F85">
            <w:pPr>
              <w:rPr>
                <w:rFonts w:ascii="Times New Roman" w:hAnsi="Times New Roman" w:cs="Times New Roman"/>
                <w:b w:val="0"/>
                <w:bCs w:val="0"/>
                <w:iCs/>
              </w:rPr>
            </w:pPr>
            <w:r w:rsidRPr="009F15C9">
              <w:rPr>
                <w:rFonts w:ascii="Times New Roman" w:hAnsi="Times New Roman" w:cs="Times New Roman"/>
                <w:iCs/>
              </w:rPr>
              <w:t>F6: Professional development</w:t>
            </w:r>
          </w:p>
        </w:tc>
        <w:tc>
          <w:tcPr>
            <w:tcW w:w="1797" w:type="pct"/>
            <w:vMerge w:val="restart"/>
            <w:hideMark/>
          </w:tcPr>
          <w:p w14:paraId="1066560E" w14:textId="77777777" w:rsidR="002079B6" w:rsidRPr="009F15C9" w:rsidRDefault="002079B6" w:rsidP="00225F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 xml:space="preserve">Continuous development of the skills, knowledge and competences needed to succeed in the labour market. This includes both formal and informal training, such as seminars, courses, workshops, as well as day-to-day work experience and interaction with colleagues. </w:t>
            </w:r>
          </w:p>
        </w:tc>
        <w:tc>
          <w:tcPr>
            <w:tcW w:w="824" w:type="pct"/>
            <w:vMerge w:val="restart"/>
            <w:hideMark/>
          </w:tcPr>
          <w:p w14:paraId="410002EB" w14:textId="77777777" w:rsidR="002079B6" w:rsidRPr="009F15C9" w:rsidRDefault="002079B6"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Bakker&lt;/Author&gt;&lt;Year&gt;2007&lt;/Year&gt;&lt;RecNum&gt;1335&lt;/RecNum&gt;&lt;DisplayText&gt;(Bakker &amp;amp; Demerouti, 2007)&lt;/DisplayText&gt;&lt;record&gt;&lt;rec-number&gt;1335&lt;/rec-number&gt;&lt;foreign-keys&gt;&lt;key app="EN" db-id="s52vpepa3z5tt4epa54pvr9pxf2da2pep22t" timestamp="1699597377" guid="dd175b97-d563-4e01-9fbc-9fc1e2b86ffb"&gt;1335&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publisher&gt;Emerald Group Publishing Limited&lt;/publisher&gt;&lt;isbn&gt;0268-3946&lt;/isbn&gt;&lt;urls&gt;&lt;/urls&gt;&lt;/record&gt;&lt;/Cite&gt;&lt;Cite&gt;&lt;Author&gt;Bakker&lt;/Author&gt;&lt;Year&gt;2007&lt;/Year&gt;&lt;RecNum&gt;1335&lt;/RecNum&gt;&lt;record&gt;&lt;rec-number&gt;1335&lt;/rec-number&gt;&lt;foreign-keys&gt;&lt;key app="EN" db-id="s52vpepa3z5tt4epa54pvr9pxf2da2pep22t" timestamp="1699597377" guid="dd175b97-d563-4e01-9fbc-9fc1e2b86ffb"&gt;1335&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publisher&gt;Emerald Group Publishing Limited&lt;/publisher&gt;&lt;isbn&gt;0268-3946&lt;/isbn&gt;&lt;urls&gt;&lt;/urls&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rPr>
              <w:t>(Bakker &amp; Demerouti, 2007)</w:t>
            </w:r>
            <w:r w:rsidRPr="009F15C9">
              <w:rPr>
                <w:rFonts w:ascii="Times New Roman" w:hAnsi="Times New Roman" w:cs="Times New Roman"/>
              </w:rPr>
              <w:fldChar w:fldCharType="end"/>
            </w:r>
          </w:p>
        </w:tc>
        <w:tc>
          <w:tcPr>
            <w:tcW w:w="1587" w:type="pct"/>
          </w:tcPr>
          <w:p w14:paraId="387CD52D" w14:textId="4B142A6B" w:rsidR="002079B6" w:rsidRPr="009F15C9" w:rsidRDefault="002079B6"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8. In the past year, I have received training paid for or provided by my employer</w:t>
            </w:r>
          </w:p>
        </w:tc>
      </w:tr>
      <w:tr w:rsidR="009F15C9" w:rsidRPr="009F15C9" w14:paraId="21F49524" w14:textId="77777777" w:rsidTr="00FD39F7">
        <w:tc>
          <w:tcPr>
            <w:cnfStyle w:val="001000000000" w:firstRow="0" w:lastRow="0" w:firstColumn="1" w:lastColumn="0" w:oddVBand="0" w:evenVBand="0" w:oddHBand="0" w:evenHBand="0" w:firstRowFirstColumn="0" w:firstRowLastColumn="0" w:lastRowFirstColumn="0" w:lastRowLastColumn="0"/>
            <w:tcW w:w="792" w:type="pct"/>
            <w:vMerge/>
            <w:hideMark/>
          </w:tcPr>
          <w:p w14:paraId="47B5FBBB" w14:textId="77777777" w:rsidR="002079B6" w:rsidRPr="009F15C9" w:rsidRDefault="002079B6" w:rsidP="00225F85">
            <w:pPr>
              <w:jc w:val="both"/>
              <w:rPr>
                <w:rFonts w:ascii="Times New Roman" w:hAnsi="Times New Roman" w:cs="Times New Roman"/>
                <w:iCs/>
              </w:rPr>
            </w:pPr>
          </w:p>
        </w:tc>
        <w:tc>
          <w:tcPr>
            <w:tcW w:w="1797" w:type="pct"/>
            <w:vMerge/>
            <w:hideMark/>
          </w:tcPr>
          <w:p w14:paraId="2B870EA0" w14:textId="77777777" w:rsidR="002079B6" w:rsidRPr="009F15C9" w:rsidRDefault="002079B6" w:rsidP="00225F8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24" w:type="pct"/>
            <w:vMerge/>
            <w:hideMark/>
          </w:tcPr>
          <w:p w14:paraId="7748D3DB" w14:textId="77777777" w:rsidR="002079B6" w:rsidRPr="009F15C9" w:rsidRDefault="002079B6"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587" w:type="pct"/>
          </w:tcPr>
          <w:p w14:paraId="3FF4808E" w14:textId="428897CD" w:rsidR="002079B6" w:rsidRPr="009F15C9" w:rsidRDefault="002079B6"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9. In the last year, I have received training that improves my future job prospects</w:t>
            </w:r>
          </w:p>
        </w:tc>
      </w:tr>
      <w:tr w:rsidR="009F15C9" w:rsidRPr="009F15C9" w14:paraId="593CCFD7" w14:textId="77777777" w:rsidTr="00FD3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 w:type="pct"/>
            <w:vMerge/>
          </w:tcPr>
          <w:p w14:paraId="4468739E" w14:textId="77777777" w:rsidR="002079B6" w:rsidRPr="009F15C9" w:rsidRDefault="002079B6" w:rsidP="00225F85">
            <w:pPr>
              <w:jc w:val="both"/>
              <w:rPr>
                <w:rFonts w:ascii="Times New Roman" w:hAnsi="Times New Roman" w:cs="Times New Roman"/>
                <w:iCs/>
              </w:rPr>
            </w:pPr>
          </w:p>
        </w:tc>
        <w:tc>
          <w:tcPr>
            <w:tcW w:w="1797" w:type="pct"/>
            <w:vMerge/>
          </w:tcPr>
          <w:p w14:paraId="76285C05" w14:textId="77777777" w:rsidR="002079B6" w:rsidRPr="009F15C9" w:rsidRDefault="002079B6" w:rsidP="00225F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tcPr>
          <w:p w14:paraId="055F340A" w14:textId="77777777" w:rsidR="002079B6" w:rsidRPr="009F15C9" w:rsidRDefault="002079B6"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305C1FCD" w14:textId="67F586A4" w:rsidR="002079B6" w:rsidRPr="009F15C9" w:rsidRDefault="002079B6"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30. In the last year, I have received training that has improved my skills</w:t>
            </w:r>
          </w:p>
        </w:tc>
      </w:tr>
      <w:tr w:rsidR="009F15C9" w:rsidRPr="009F15C9" w14:paraId="295342BE" w14:textId="77777777" w:rsidTr="00FD39F7">
        <w:trPr>
          <w:trHeight w:val="409"/>
        </w:trPr>
        <w:tc>
          <w:tcPr>
            <w:cnfStyle w:val="001000000000" w:firstRow="0" w:lastRow="0" w:firstColumn="1" w:lastColumn="0" w:oddVBand="0" w:evenVBand="0" w:oddHBand="0" w:evenHBand="0" w:firstRowFirstColumn="0" w:firstRowLastColumn="0" w:lastRowFirstColumn="0" w:lastRowLastColumn="0"/>
            <w:tcW w:w="792" w:type="pct"/>
            <w:vMerge w:val="restart"/>
            <w:hideMark/>
          </w:tcPr>
          <w:p w14:paraId="1F92033B" w14:textId="77777777" w:rsidR="00FD39F7" w:rsidRPr="009F15C9" w:rsidRDefault="00EE70C8" w:rsidP="00420DDA">
            <w:pPr>
              <w:rPr>
                <w:rFonts w:ascii="Times New Roman" w:hAnsi="Times New Roman" w:cs="Times New Roman"/>
                <w:b w:val="0"/>
                <w:bCs w:val="0"/>
                <w:iCs/>
              </w:rPr>
            </w:pPr>
            <w:r w:rsidRPr="009F15C9">
              <w:rPr>
                <w:rFonts w:ascii="Times New Roman" w:hAnsi="Times New Roman" w:cs="Times New Roman"/>
                <w:iCs/>
              </w:rPr>
              <w:t xml:space="preserve">F7: </w:t>
            </w:r>
          </w:p>
          <w:p w14:paraId="20354290" w14:textId="23702040" w:rsidR="00EE70C8" w:rsidRPr="009F15C9" w:rsidRDefault="00EE70C8" w:rsidP="00420DDA">
            <w:pPr>
              <w:rPr>
                <w:rFonts w:ascii="Times New Roman" w:hAnsi="Times New Roman" w:cs="Times New Roman"/>
                <w:b w:val="0"/>
                <w:bCs w:val="0"/>
                <w:iCs/>
              </w:rPr>
            </w:pPr>
            <w:r w:rsidRPr="009F15C9">
              <w:rPr>
                <w:rFonts w:ascii="Times New Roman" w:hAnsi="Times New Roman" w:cs="Times New Roman"/>
                <w:iCs/>
              </w:rPr>
              <w:t>Health risks</w:t>
            </w:r>
          </w:p>
        </w:tc>
        <w:tc>
          <w:tcPr>
            <w:tcW w:w="1797" w:type="pct"/>
            <w:vMerge w:val="restart"/>
            <w:hideMark/>
          </w:tcPr>
          <w:p w14:paraId="36474709" w14:textId="77777777" w:rsidR="00EE70C8" w:rsidRPr="009F15C9" w:rsidRDefault="00EE70C8" w:rsidP="00420DD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 xml:space="preserve">A set of factors that adversely affect a person's health and well-being. These risks can range from external factors such as environmental pollution and working conditions to personal factors such as lifestyle, diet and physical activity levels. Health risks can contribute to the </w:t>
            </w:r>
            <w:r w:rsidRPr="009F15C9">
              <w:rPr>
                <w:rFonts w:ascii="Times New Roman" w:hAnsi="Times New Roman" w:cs="Times New Roman"/>
                <w:iCs/>
              </w:rPr>
              <w:lastRenderedPageBreak/>
              <w:t xml:space="preserve">development of various diseases and health problems that affect people's quality of life and the economic costs to society. </w:t>
            </w:r>
          </w:p>
        </w:tc>
        <w:tc>
          <w:tcPr>
            <w:tcW w:w="824" w:type="pct"/>
            <w:vMerge w:val="restart"/>
            <w:hideMark/>
          </w:tcPr>
          <w:p w14:paraId="677CEB00" w14:textId="77777777" w:rsidR="00EE70C8" w:rsidRPr="009F15C9" w:rsidRDefault="00EE70C8"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F15C9">
              <w:rPr>
                <w:rFonts w:ascii="Times New Roman" w:hAnsi="Times New Roman" w:cs="Times New Roman"/>
              </w:rPr>
              <w:lastRenderedPageBreak/>
              <w:fldChar w:fldCharType="begin"/>
            </w:r>
            <w:r w:rsidRPr="009F15C9">
              <w:rPr>
                <w:rFonts w:ascii="Times New Roman" w:hAnsi="Times New Roman" w:cs="Times New Roman"/>
              </w:rPr>
              <w:instrText xml:space="preserve"> ADDIN EN.CITE &lt;EndNote&gt;&lt;Cite&gt;&lt;Author&gt;OECD&lt;/Author&gt;&lt;Year&gt;2017&lt;/Year&gt;&lt;RecNum&gt;3298&lt;/RecNum&gt;&lt;DisplayText&gt;(OECD, 2017)&lt;/DisplayText&gt;&lt;record&gt;&lt;rec-number&gt;3298&lt;/rec-number&gt;&lt;foreign-keys&gt;&lt;key app="EN" db-id="s52vpepa3z5tt4epa54pvr9pxf2da2pep22t" timestamp="1723789213" guid="8f54cf47-aae7-4780-9fd8-85e54480dac8"&gt;3298&lt;/key&gt;&lt;/foreign-keys&gt;&lt;ref-type name="Book"&gt;6&lt;/ref-type&gt;&lt;contributors&gt;&lt;authors&gt;&lt;author&gt;OECD&lt;/author&gt;&lt;/authors&gt;&lt;/contributors&gt;&lt;titles&gt;&lt;title&gt;OECD Guidelines on Measuring the Quality of the Working Environment&lt;/title&gt;&lt;/titles&gt;&lt;dates&gt;&lt;year&gt;2017&lt;/year&gt;&lt;/dates&gt;&lt;urls&gt;&lt;related-urls&gt;&lt;url&gt;https://www.oecd-ilibrary.org/content/publication/9789264278240-en&lt;/url&gt;&lt;/related-urls&gt;&lt;/urls&gt;&lt;electronic-resource-num&gt;doi:https://doi.org/10.1787/9789264278240-en&lt;/electronic-resource-num&gt;&lt;/record&gt;&lt;/Cite&gt;&lt;/EndNote&gt;</w:instrText>
            </w:r>
            <w:r w:rsidRPr="009F15C9">
              <w:rPr>
                <w:rFonts w:ascii="Times New Roman" w:hAnsi="Times New Roman" w:cs="Times New Roman"/>
              </w:rPr>
              <w:fldChar w:fldCharType="separate"/>
            </w:r>
            <w:r w:rsidRPr="009F15C9">
              <w:rPr>
                <w:rFonts w:ascii="Times New Roman" w:hAnsi="Times New Roman" w:cs="Times New Roman"/>
              </w:rPr>
              <w:t>(</w:t>
            </w:r>
            <w:r w:rsidRPr="009F15C9">
              <w:rPr>
                <w:rFonts w:ascii="Times New Roman" w:hAnsi="Times New Roman" w:cs="Times New Roman"/>
                <w:iCs/>
              </w:rPr>
              <w:t>OECD</w:t>
            </w:r>
            <w:r w:rsidRPr="009F15C9">
              <w:rPr>
                <w:rFonts w:ascii="Times New Roman" w:hAnsi="Times New Roman" w:cs="Times New Roman"/>
              </w:rPr>
              <w:t>, 2017)</w:t>
            </w:r>
            <w:r w:rsidRPr="009F15C9">
              <w:rPr>
                <w:rFonts w:ascii="Times New Roman" w:hAnsi="Times New Roman" w:cs="Times New Roman"/>
              </w:rPr>
              <w:fldChar w:fldCharType="end"/>
            </w:r>
          </w:p>
        </w:tc>
        <w:tc>
          <w:tcPr>
            <w:tcW w:w="1587" w:type="pct"/>
          </w:tcPr>
          <w:p w14:paraId="3E504AD2" w14:textId="03B5E427" w:rsidR="00EE70C8" w:rsidRPr="009F15C9" w:rsidRDefault="00545EA0"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 xml:space="preserve">19. </w:t>
            </w:r>
            <w:r w:rsidR="00EE70C8" w:rsidRPr="009F15C9">
              <w:rPr>
                <w:rFonts w:ascii="Times New Roman" w:hAnsi="Times New Roman" w:cs="Times New Roman"/>
              </w:rPr>
              <w:t>How often are you exposed to chemicals at work?</w:t>
            </w:r>
          </w:p>
        </w:tc>
      </w:tr>
      <w:tr w:rsidR="009F15C9" w:rsidRPr="009F15C9" w14:paraId="2EFE6A50" w14:textId="77777777" w:rsidTr="00FD39F7">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792" w:type="pct"/>
            <w:vMerge/>
            <w:hideMark/>
          </w:tcPr>
          <w:p w14:paraId="7A342E70" w14:textId="77777777" w:rsidR="00EE70C8" w:rsidRPr="009F15C9" w:rsidRDefault="00EE70C8" w:rsidP="00420DDA">
            <w:pPr>
              <w:jc w:val="both"/>
              <w:rPr>
                <w:rFonts w:ascii="Times New Roman" w:hAnsi="Times New Roman" w:cs="Times New Roman"/>
                <w:iCs/>
              </w:rPr>
            </w:pPr>
          </w:p>
        </w:tc>
        <w:tc>
          <w:tcPr>
            <w:tcW w:w="1797" w:type="pct"/>
            <w:vMerge/>
            <w:hideMark/>
          </w:tcPr>
          <w:p w14:paraId="3EE68077" w14:textId="77777777" w:rsidR="00EE70C8" w:rsidRPr="009F15C9" w:rsidRDefault="00EE70C8" w:rsidP="00420DD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hideMark/>
          </w:tcPr>
          <w:p w14:paraId="2BDB1FC9" w14:textId="77777777" w:rsidR="00EE70C8" w:rsidRPr="009F15C9" w:rsidRDefault="00EE70C8" w:rsidP="00FD39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7" w:type="pct"/>
          </w:tcPr>
          <w:p w14:paraId="105F3199" w14:textId="621BB273" w:rsidR="00EE70C8" w:rsidRPr="009F15C9" w:rsidRDefault="00545EA0"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 xml:space="preserve">20. </w:t>
            </w:r>
            <w:r w:rsidR="00EE70C8" w:rsidRPr="009F15C9">
              <w:rPr>
                <w:rFonts w:ascii="Times New Roman" w:hAnsi="Times New Roman" w:cs="Times New Roman"/>
              </w:rPr>
              <w:t>How often are you exposed to noise at work?</w:t>
            </w:r>
          </w:p>
        </w:tc>
      </w:tr>
      <w:tr w:rsidR="009F15C9" w:rsidRPr="009F15C9" w14:paraId="15CB63EA" w14:textId="77777777" w:rsidTr="00FD39F7">
        <w:tc>
          <w:tcPr>
            <w:cnfStyle w:val="001000000000" w:firstRow="0" w:lastRow="0" w:firstColumn="1" w:lastColumn="0" w:oddVBand="0" w:evenVBand="0" w:oddHBand="0" w:evenHBand="0" w:firstRowFirstColumn="0" w:firstRowLastColumn="0" w:lastRowFirstColumn="0" w:lastRowLastColumn="0"/>
            <w:tcW w:w="792" w:type="pct"/>
            <w:vMerge w:val="restart"/>
          </w:tcPr>
          <w:p w14:paraId="6B89977E" w14:textId="0DE63349" w:rsidR="007C285D" w:rsidRPr="009F15C9" w:rsidRDefault="007C285D" w:rsidP="00752E54">
            <w:pPr>
              <w:rPr>
                <w:rFonts w:ascii="Times New Roman" w:hAnsi="Times New Roman" w:cs="Times New Roman"/>
                <w:b w:val="0"/>
                <w:bCs w:val="0"/>
                <w:iCs/>
              </w:rPr>
            </w:pPr>
            <w:r w:rsidRPr="009F15C9">
              <w:rPr>
                <w:rFonts w:ascii="Times New Roman" w:hAnsi="Times New Roman" w:cs="Times New Roman"/>
                <w:iCs/>
              </w:rPr>
              <w:t>F8: Autonomy</w:t>
            </w:r>
          </w:p>
          <w:p w14:paraId="1885B017" w14:textId="77777777" w:rsidR="007C285D" w:rsidRPr="009F15C9" w:rsidRDefault="007C285D" w:rsidP="007C285D">
            <w:pPr>
              <w:jc w:val="both"/>
              <w:rPr>
                <w:rFonts w:ascii="Times New Roman" w:hAnsi="Times New Roman" w:cs="Times New Roman"/>
                <w:iCs/>
              </w:rPr>
            </w:pPr>
          </w:p>
          <w:p w14:paraId="5BC12ACF" w14:textId="77777777" w:rsidR="007C285D" w:rsidRPr="009F15C9" w:rsidRDefault="007C285D" w:rsidP="007C285D">
            <w:pPr>
              <w:jc w:val="both"/>
              <w:rPr>
                <w:rFonts w:ascii="Times New Roman" w:hAnsi="Times New Roman" w:cs="Times New Roman"/>
                <w:iCs/>
              </w:rPr>
            </w:pPr>
          </w:p>
        </w:tc>
        <w:tc>
          <w:tcPr>
            <w:tcW w:w="1797" w:type="pct"/>
            <w:vMerge w:val="restart"/>
            <w:hideMark/>
          </w:tcPr>
          <w:p w14:paraId="1C9439D8" w14:textId="77777777" w:rsidR="007C285D" w:rsidRPr="009F15C9" w:rsidRDefault="007C285D" w:rsidP="007C285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t xml:space="preserve">The ability of staff to make decisions and control their work independently of direct management direction. </w:t>
            </w:r>
          </w:p>
        </w:tc>
        <w:tc>
          <w:tcPr>
            <w:tcW w:w="824" w:type="pct"/>
            <w:vMerge w:val="restart"/>
            <w:hideMark/>
          </w:tcPr>
          <w:p w14:paraId="7D7BC37F" w14:textId="427404DE" w:rsidR="007C285D" w:rsidRPr="009F15C9" w:rsidRDefault="00BD2877" w:rsidP="00FD39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iCs/>
              </w:rPr>
              <w:fldChar w:fldCharType="begin"/>
            </w:r>
            <w:r w:rsidRPr="009F15C9">
              <w:rPr>
                <w:rFonts w:ascii="Times New Roman" w:hAnsi="Times New Roman" w:cs="Times New Roman"/>
                <w:iCs/>
              </w:rPr>
              <w:instrText xml:space="preserve"> ADDIN EN.CITE &lt;EndNote&gt;&lt;Cite&gt;&lt;Author&gt;Bakker&lt;/Author&gt;&lt;Year&gt;2008&lt;/Year&gt;&lt;RecNum&gt;3087&lt;/RecNum&gt;&lt;DisplayText&gt;(Bakker &amp;amp; Demerouti, 2008)&lt;/DisplayText&gt;&lt;record&gt;&lt;rec-number&gt;3087&lt;/rec-number&gt;&lt;foreign-keys&gt;&lt;key app="EN" db-id="s52vpepa3z5tt4epa54pvr9pxf2da2pep22t" timestamp="1707295899" guid="6cdee9f5-39fd-4015-a9a4-195551620a4c"&gt;3087&lt;/key&gt;&lt;/foreign-keys&gt;&lt;ref-type name="Journal Article"&gt;17&lt;/ref-type&gt;&lt;contributors&gt;&lt;authors&gt;&lt;author&gt;Bakker, Arnold B.&lt;/author&gt;&lt;author&gt;Demerouti, Evangelia&lt;/author&gt;&lt;/authors&gt;&lt;/contributors&gt;&lt;titles&gt;&lt;title&gt;Towards a model of work engagement&lt;/title&gt;&lt;secondary-title&gt;Career development international&lt;/secondary-title&gt;&lt;/titles&gt;&lt;periodical&gt;&lt;full-title&gt;Career development international&lt;/full-title&gt;&lt;/periodical&gt;&lt;pages&gt;209-223&lt;/pages&gt;&lt;volume&gt;13&lt;/volume&gt;&lt;number&gt;3&lt;/number&gt;&lt;dates&gt;&lt;year&gt;2008&lt;/year&gt;&lt;/dates&gt;&lt;publisher&gt;Emerald Group Publishing Limited&lt;/publisher&gt;&lt;isbn&gt;1362-0436&lt;/isbn&gt;&lt;urls&gt;&lt;/urls&gt;&lt;/record&gt;&lt;/Cite&gt;&lt;/EndNote&gt;</w:instrText>
            </w:r>
            <w:r w:rsidRPr="009F15C9">
              <w:rPr>
                <w:rFonts w:ascii="Times New Roman" w:hAnsi="Times New Roman" w:cs="Times New Roman"/>
                <w:iCs/>
              </w:rPr>
              <w:fldChar w:fldCharType="separate"/>
            </w:r>
            <w:r w:rsidRPr="009F15C9">
              <w:rPr>
                <w:rFonts w:ascii="Times New Roman" w:hAnsi="Times New Roman" w:cs="Times New Roman"/>
                <w:iCs/>
                <w:noProof/>
              </w:rPr>
              <w:t>(Bakker &amp; Demerouti, 2008)</w:t>
            </w:r>
            <w:r w:rsidRPr="009F15C9">
              <w:rPr>
                <w:rFonts w:ascii="Times New Roman" w:hAnsi="Times New Roman" w:cs="Times New Roman"/>
                <w:iCs/>
              </w:rPr>
              <w:fldChar w:fldCharType="end"/>
            </w:r>
          </w:p>
        </w:tc>
        <w:tc>
          <w:tcPr>
            <w:tcW w:w="1587" w:type="pct"/>
          </w:tcPr>
          <w:p w14:paraId="1007C98A" w14:textId="0F3C28FF" w:rsidR="007C285D" w:rsidRPr="009F15C9" w:rsidRDefault="007C285D" w:rsidP="00066D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3. How often can you choose your own working methods or change them as you see fit?</w:t>
            </w:r>
          </w:p>
        </w:tc>
      </w:tr>
      <w:tr w:rsidR="009F15C9" w:rsidRPr="009F15C9" w14:paraId="15AB1ACC" w14:textId="77777777" w:rsidTr="00FD39F7">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792" w:type="pct"/>
            <w:vMerge/>
            <w:hideMark/>
          </w:tcPr>
          <w:p w14:paraId="36C4C500" w14:textId="77777777" w:rsidR="007C285D" w:rsidRPr="009F15C9" w:rsidRDefault="007C285D" w:rsidP="007C285D">
            <w:pPr>
              <w:jc w:val="both"/>
              <w:rPr>
                <w:rFonts w:ascii="Times New Roman" w:hAnsi="Times New Roman" w:cs="Times New Roman"/>
                <w:iCs/>
              </w:rPr>
            </w:pPr>
          </w:p>
        </w:tc>
        <w:tc>
          <w:tcPr>
            <w:tcW w:w="1797" w:type="pct"/>
            <w:vMerge/>
            <w:hideMark/>
          </w:tcPr>
          <w:p w14:paraId="35C6654C" w14:textId="77777777" w:rsidR="007C285D" w:rsidRPr="009F15C9" w:rsidRDefault="007C285D" w:rsidP="007C285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824" w:type="pct"/>
            <w:vMerge/>
            <w:hideMark/>
          </w:tcPr>
          <w:p w14:paraId="1728D55A" w14:textId="77777777" w:rsidR="007C285D" w:rsidRPr="009F15C9" w:rsidRDefault="007C285D" w:rsidP="007C285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87" w:type="pct"/>
          </w:tcPr>
          <w:p w14:paraId="148D8EC7" w14:textId="01970D1F" w:rsidR="007C285D" w:rsidRPr="009F15C9" w:rsidRDefault="007C285D" w:rsidP="00066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F15C9">
              <w:rPr>
                <w:rFonts w:ascii="Times New Roman" w:hAnsi="Times New Roman" w:cs="Times New Roman"/>
              </w:rPr>
              <w:t>24. How often can you choose or change the order of your tasks?</w:t>
            </w:r>
          </w:p>
        </w:tc>
      </w:tr>
    </w:tbl>
    <w:p w14:paraId="5701535D" w14:textId="77777777" w:rsidR="007B210F" w:rsidRPr="009F15C9" w:rsidRDefault="007B210F" w:rsidP="00E549F6">
      <w:pPr>
        <w:jc w:val="both"/>
        <w:rPr>
          <w:rFonts w:ascii="Times New Roman" w:hAnsi="Times New Roman" w:cs="Times New Roman"/>
          <w:b/>
          <w:bCs/>
          <w:lang w:val="en-GB"/>
        </w:rPr>
      </w:pPr>
    </w:p>
    <w:p w14:paraId="4B6A965F" w14:textId="59E13965" w:rsidR="00083B15" w:rsidRPr="009F15C9" w:rsidRDefault="004F2C98" w:rsidP="00E549F6">
      <w:pPr>
        <w:jc w:val="both"/>
        <w:rPr>
          <w:rFonts w:ascii="Times New Roman" w:hAnsi="Times New Roman" w:cs="Times New Roman"/>
          <w:b/>
          <w:bCs/>
          <w:lang w:val="en-GB"/>
        </w:rPr>
      </w:pPr>
      <w:r w:rsidRPr="009F15C9">
        <w:rPr>
          <w:rFonts w:ascii="Times New Roman" w:hAnsi="Times New Roman" w:cs="Times New Roman"/>
          <w:b/>
          <w:bCs/>
          <w:lang w:val="en-GB"/>
        </w:rPr>
        <w:t>References</w:t>
      </w:r>
    </w:p>
    <w:p w14:paraId="737EA3A7" w14:textId="77777777" w:rsidR="009F15C9" w:rsidRPr="009F15C9" w:rsidRDefault="00083B15" w:rsidP="009F15C9">
      <w:pPr>
        <w:pStyle w:val="EndNoteBibliography"/>
        <w:spacing w:after="0"/>
        <w:ind w:left="720" w:hanging="720"/>
      </w:pPr>
      <w:r w:rsidRPr="009F15C9">
        <w:rPr>
          <w:rFonts w:ascii="Times New Roman" w:hAnsi="Times New Roman" w:cs="Times New Roman"/>
          <w:b/>
          <w:bCs/>
          <w:lang w:val="en-GB"/>
        </w:rPr>
        <w:fldChar w:fldCharType="begin"/>
      </w:r>
      <w:r w:rsidRPr="009F15C9">
        <w:rPr>
          <w:rFonts w:ascii="Times New Roman" w:hAnsi="Times New Roman" w:cs="Times New Roman"/>
          <w:b/>
          <w:bCs/>
          <w:lang w:val="en-GB"/>
        </w:rPr>
        <w:instrText xml:space="preserve"> ADDIN EN.REFLIST </w:instrText>
      </w:r>
      <w:r w:rsidRPr="009F15C9">
        <w:rPr>
          <w:rFonts w:ascii="Times New Roman" w:hAnsi="Times New Roman" w:cs="Times New Roman"/>
          <w:b/>
          <w:bCs/>
          <w:lang w:val="en-GB"/>
        </w:rPr>
        <w:fldChar w:fldCharType="separate"/>
      </w:r>
      <w:r w:rsidR="009F15C9" w:rsidRPr="009F15C9">
        <w:t>Bakker, A. B., &amp; Demerouti, E. (2007). The job demands</w:t>
      </w:r>
      <w:r w:rsidR="009F15C9" w:rsidRPr="009F15C9">
        <w:rPr>
          <w:rFonts w:ascii="Cambria Math" w:hAnsi="Cambria Math" w:cs="Cambria Math"/>
        </w:rPr>
        <w:t>‐</w:t>
      </w:r>
      <w:r w:rsidR="009F15C9" w:rsidRPr="009F15C9">
        <w:t xml:space="preserve">resources model: State of the art. </w:t>
      </w:r>
      <w:r w:rsidR="009F15C9" w:rsidRPr="009F15C9">
        <w:rPr>
          <w:i/>
        </w:rPr>
        <w:t>Journal of managerial psychology</w:t>
      </w:r>
      <w:r w:rsidR="009F15C9" w:rsidRPr="009F15C9">
        <w:t>,</w:t>
      </w:r>
      <w:r w:rsidR="009F15C9" w:rsidRPr="009F15C9">
        <w:rPr>
          <w:i/>
        </w:rPr>
        <w:t xml:space="preserve"> 22</w:t>
      </w:r>
      <w:r w:rsidR="009F15C9" w:rsidRPr="009F15C9">
        <w:t xml:space="preserve">(3), 309-328. </w:t>
      </w:r>
    </w:p>
    <w:p w14:paraId="476A1FF8" w14:textId="77777777" w:rsidR="009F15C9" w:rsidRPr="009F15C9" w:rsidRDefault="009F15C9" w:rsidP="009F15C9">
      <w:pPr>
        <w:pStyle w:val="EndNoteBibliography"/>
        <w:spacing w:after="0"/>
        <w:ind w:left="720" w:hanging="720"/>
      </w:pPr>
      <w:r w:rsidRPr="009F15C9">
        <w:t xml:space="preserve">Bakker, A. B., &amp; Demerouti, E. (2008). Towards a model of work engagement. </w:t>
      </w:r>
      <w:r w:rsidRPr="009F15C9">
        <w:rPr>
          <w:i/>
        </w:rPr>
        <w:t>Career development international</w:t>
      </w:r>
      <w:r w:rsidRPr="009F15C9">
        <w:t>,</w:t>
      </w:r>
      <w:r w:rsidRPr="009F15C9">
        <w:rPr>
          <w:i/>
        </w:rPr>
        <w:t xml:space="preserve"> 13</w:t>
      </w:r>
      <w:r w:rsidRPr="009F15C9">
        <w:t xml:space="preserve">(3), 209-223. </w:t>
      </w:r>
    </w:p>
    <w:p w14:paraId="730EE6FF" w14:textId="111970A4" w:rsidR="009F15C9" w:rsidRPr="009F15C9" w:rsidRDefault="009F15C9" w:rsidP="009F15C9">
      <w:pPr>
        <w:pStyle w:val="EndNoteBibliography"/>
        <w:spacing w:after="0"/>
        <w:ind w:left="720" w:hanging="720"/>
      </w:pPr>
      <w:r w:rsidRPr="009F15C9">
        <w:t xml:space="preserve">OECD. (2017). </w:t>
      </w:r>
      <w:r w:rsidRPr="009F15C9">
        <w:rPr>
          <w:i/>
        </w:rPr>
        <w:t>OECD Guidelines on Measuring the Quality of the Working Environment</w:t>
      </w:r>
      <w:r w:rsidRPr="009F15C9">
        <w:t xml:space="preserve">. </w:t>
      </w:r>
      <w:hyperlink r:id="rId6" w:history="1">
        <w:r w:rsidRPr="009F15C9">
          <w:rPr>
            <w:rStyle w:val="Hipersaite"/>
            <w:color w:val="auto"/>
          </w:rPr>
          <w:t>https://doi.org/doi:https://doi.org/10.1787/9789264278240-en</w:t>
        </w:r>
      </w:hyperlink>
      <w:r w:rsidRPr="009F15C9">
        <w:t xml:space="preserve"> </w:t>
      </w:r>
    </w:p>
    <w:p w14:paraId="6DD1DE7B" w14:textId="77777777" w:rsidR="009F15C9" w:rsidRPr="009F15C9" w:rsidRDefault="009F15C9" w:rsidP="009F15C9">
      <w:pPr>
        <w:pStyle w:val="EndNoteBibliography"/>
        <w:ind w:left="720" w:hanging="720"/>
      </w:pPr>
      <w:r w:rsidRPr="009F15C9">
        <w:t xml:space="preserve">Organization, W. H. (1998). </w:t>
      </w:r>
      <w:r w:rsidRPr="009F15C9">
        <w:rPr>
          <w:i/>
        </w:rPr>
        <w:t>Wellbeing measures in primary health care/the DepCare Project: report on a WHO meeting: Stockholm, Sweden, 12–13 February 1998</w:t>
      </w:r>
      <w:r w:rsidRPr="009F15C9">
        <w:t xml:space="preserve">. </w:t>
      </w:r>
    </w:p>
    <w:p w14:paraId="6061134B" w14:textId="0574D311" w:rsidR="00083B15" w:rsidRPr="009F15C9" w:rsidRDefault="00083B15" w:rsidP="00E549F6">
      <w:pPr>
        <w:jc w:val="both"/>
        <w:rPr>
          <w:rFonts w:ascii="Times New Roman" w:hAnsi="Times New Roman" w:cs="Times New Roman"/>
          <w:b/>
          <w:bCs/>
          <w:lang w:val="en-GB"/>
        </w:rPr>
      </w:pPr>
      <w:r w:rsidRPr="009F15C9">
        <w:rPr>
          <w:rFonts w:ascii="Times New Roman" w:hAnsi="Times New Roman" w:cs="Times New Roman"/>
          <w:b/>
          <w:bCs/>
          <w:lang w:val="en-GB"/>
        </w:rPr>
        <w:fldChar w:fldCharType="end"/>
      </w:r>
    </w:p>
    <w:sectPr w:rsidR="00083B15" w:rsidRPr="009F15C9" w:rsidSect="00725AFE">
      <w:pgSz w:w="11906" w:h="16838"/>
      <w:pgMar w:top="709" w:right="849"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Noto Sans Symbols">
    <w:charset w:val="00"/>
    <w:family w:val="auto"/>
    <w:pitch w:val="default"/>
  </w:font>
  <w:font w:name="Aptos Display">
    <w:charset w:val="00"/>
    <w:family w:val="swiss"/>
    <w:pitch w:val="variable"/>
    <w:sig w:usb0="20000287" w:usb1="00000003" w:usb2="00000000" w:usb3="00000000" w:csb0="0000019F" w:csb1="00000000"/>
  </w:font>
  <w:font w:name="Cambria Math">
    <w:panose1 w:val="02040503050406030204"/>
    <w:charset w:val="BA"/>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6D39"/>
    <w:multiLevelType w:val="hybridMultilevel"/>
    <w:tmpl w:val="E9AE66B8"/>
    <w:lvl w:ilvl="0" w:tplc="0426000D">
      <w:start w:val="1"/>
      <w:numFmt w:val="bullet"/>
      <w:lvlText w:val=""/>
      <w:lvlJc w:val="left"/>
      <w:pPr>
        <w:ind w:left="720" w:hanging="360"/>
      </w:pPr>
      <w:rPr>
        <w:rFonts w:ascii="Wingdings" w:hAnsi="Wingdings"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 w15:restartNumberingAfterBreak="0">
    <w:nsid w:val="14B16E45"/>
    <w:multiLevelType w:val="hybridMultilevel"/>
    <w:tmpl w:val="5372B2D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2" w15:restartNumberingAfterBreak="0">
    <w:nsid w:val="1525511D"/>
    <w:multiLevelType w:val="hybridMultilevel"/>
    <w:tmpl w:val="148A542E"/>
    <w:lvl w:ilvl="0" w:tplc="BAEEEBAE">
      <w:numFmt w:val="bullet"/>
      <w:lvlText w:val="•"/>
      <w:lvlJc w:val="left"/>
      <w:pPr>
        <w:ind w:left="720" w:hanging="360"/>
      </w:pPr>
      <w:rPr>
        <w:rFonts w:ascii="Times New Roman" w:eastAsiaTheme="minorHAnsi"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 w15:restartNumberingAfterBreak="0">
    <w:nsid w:val="1F333204"/>
    <w:multiLevelType w:val="hybridMultilevel"/>
    <w:tmpl w:val="1B1AFE6A"/>
    <w:lvl w:ilvl="0" w:tplc="04260001">
      <w:start w:val="1"/>
      <w:numFmt w:val="bullet"/>
      <w:lvlText w:val=""/>
      <w:lvlJc w:val="left"/>
      <w:pPr>
        <w:ind w:left="720" w:hanging="360"/>
      </w:pPr>
      <w:rPr>
        <w:rFonts w:ascii="Symbol" w:hAnsi="Symbol" w:hint="default"/>
      </w:rPr>
    </w:lvl>
    <w:lvl w:ilvl="1" w:tplc="04260003">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 w15:restartNumberingAfterBreak="0">
    <w:nsid w:val="227C1FA1"/>
    <w:multiLevelType w:val="hybridMultilevel"/>
    <w:tmpl w:val="2CB203A0"/>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15:restartNumberingAfterBreak="0">
    <w:nsid w:val="23373FE7"/>
    <w:multiLevelType w:val="hybridMultilevel"/>
    <w:tmpl w:val="A502E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A7B44"/>
    <w:multiLevelType w:val="hybridMultilevel"/>
    <w:tmpl w:val="5D6C6AEC"/>
    <w:lvl w:ilvl="0" w:tplc="46C42368">
      <w:numFmt w:val="bullet"/>
      <w:lvlText w:val="•"/>
      <w:lvlJc w:val="left"/>
      <w:pPr>
        <w:ind w:left="720" w:hanging="360"/>
      </w:pPr>
      <w:rPr>
        <w:rFonts w:ascii="Times New Roman" w:eastAsiaTheme="minorHAnsi" w:hAnsi="Times New Roman" w:cs="Times New Roman" w:hint="default"/>
        <w:color w:val="auto"/>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7" w15:restartNumberingAfterBreak="0">
    <w:nsid w:val="2B064C43"/>
    <w:multiLevelType w:val="hybridMultilevel"/>
    <w:tmpl w:val="F13C5536"/>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31D32678"/>
    <w:multiLevelType w:val="multilevel"/>
    <w:tmpl w:val="08CE4138"/>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9" w15:restartNumberingAfterBreak="0">
    <w:nsid w:val="42CC573C"/>
    <w:multiLevelType w:val="hybridMultilevel"/>
    <w:tmpl w:val="D49877AE"/>
    <w:lvl w:ilvl="0" w:tplc="0426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3E03344"/>
    <w:multiLevelType w:val="multilevel"/>
    <w:tmpl w:val="0E007BDC"/>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1E1322"/>
    <w:multiLevelType w:val="hybridMultilevel"/>
    <w:tmpl w:val="A8182C0E"/>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2" w15:restartNumberingAfterBreak="0">
    <w:nsid w:val="72974E0D"/>
    <w:multiLevelType w:val="hybridMultilevel"/>
    <w:tmpl w:val="F6B0428C"/>
    <w:lvl w:ilvl="0" w:tplc="440E5190">
      <w:start w:val="3"/>
      <w:numFmt w:val="decimal"/>
      <w:lvlText w:val="%1."/>
      <w:lvlJc w:val="left"/>
      <w:pPr>
        <w:ind w:left="720" w:hanging="360"/>
      </w:pPr>
      <w:rPr>
        <w:rFonts w:hint="default"/>
        <w:b/>
        <w:bCs/>
        <w:i w:val="0"/>
        <w:iCs w:val="0"/>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15:restartNumberingAfterBreak="0">
    <w:nsid w:val="747D3999"/>
    <w:multiLevelType w:val="hybridMultilevel"/>
    <w:tmpl w:val="D520DCA6"/>
    <w:lvl w:ilvl="0" w:tplc="72E673AA">
      <w:start w:val="1"/>
      <w:numFmt w:val="bullet"/>
      <w:lvlText w:val=""/>
      <w:lvlJc w:val="left"/>
      <w:pPr>
        <w:ind w:left="720" w:hanging="360"/>
      </w:pPr>
      <w:rPr>
        <w:rFonts w:ascii="Wingdings" w:hAnsi="Wingdings" w:hint="default"/>
        <w:color w:val="auto"/>
      </w:rPr>
    </w:lvl>
    <w:lvl w:ilvl="1" w:tplc="04260003">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4" w15:restartNumberingAfterBreak="0">
    <w:nsid w:val="7D934CC0"/>
    <w:multiLevelType w:val="hybridMultilevel"/>
    <w:tmpl w:val="964EDBE0"/>
    <w:lvl w:ilvl="0" w:tplc="0D328EA4">
      <w:start w:val="1"/>
      <w:numFmt w:val="decimal"/>
      <w:lvlText w:val="%1."/>
      <w:lvlJc w:val="left"/>
      <w:pPr>
        <w:ind w:left="720" w:hanging="360"/>
      </w:pPr>
      <w:rPr>
        <w:rFonts w:hint="default"/>
        <w:b/>
        <w:i w:val="0"/>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5" w15:restartNumberingAfterBreak="0">
    <w:nsid w:val="7DFE4FF8"/>
    <w:multiLevelType w:val="hybridMultilevel"/>
    <w:tmpl w:val="F5543D3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16cid:durableId="1001154410">
    <w:abstractNumId w:val="5"/>
  </w:num>
  <w:num w:numId="2" w16cid:durableId="1932273573">
    <w:abstractNumId w:val="1"/>
  </w:num>
  <w:num w:numId="3" w16cid:durableId="1519392855">
    <w:abstractNumId w:val="9"/>
  </w:num>
  <w:num w:numId="4" w16cid:durableId="687104546">
    <w:abstractNumId w:val="0"/>
  </w:num>
  <w:num w:numId="5" w16cid:durableId="1087649855">
    <w:abstractNumId w:val="2"/>
  </w:num>
  <w:num w:numId="6" w16cid:durableId="413433423">
    <w:abstractNumId w:val="6"/>
  </w:num>
  <w:num w:numId="7" w16cid:durableId="489060323">
    <w:abstractNumId w:val="9"/>
  </w:num>
  <w:num w:numId="8" w16cid:durableId="132526155">
    <w:abstractNumId w:val="10"/>
  </w:num>
  <w:num w:numId="9" w16cid:durableId="1761372693">
    <w:abstractNumId w:val="8"/>
  </w:num>
  <w:num w:numId="10" w16cid:durableId="637951478">
    <w:abstractNumId w:val="14"/>
  </w:num>
  <w:num w:numId="11" w16cid:durableId="533932555">
    <w:abstractNumId w:val="12"/>
  </w:num>
  <w:num w:numId="12" w16cid:durableId="1058555659">
    <w:abstractNumId w:val="4"/>
  </w:num>
  <w:num w:numId="13" w16cid:durableId="1522430507">
    <w:abstractNumId w:val="3"/>
  </w:num>
  <w:num w:numId="14" w16cid:durableId="204832422">
    <w:abstractNumId w:val="13"/>
  </w:num>
  <w:num w:numId="15" w16cid:durableId="1862012307">
    <w:abstractNumId w:val="7"/>
  </w:num>
  <w:num w:numId="16" w16cid:durableId="1244485903">
    <w:abstractNumId w:val="11"/>
  </w:num>
  <w:num w:numId="17" w16cid:durableId="20904927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vpepa3z5tt4epa54pvr9pxf2da2pep22t&quot;&gt;Disertācijas atsauces&lt;record-ids&gt;&lt;item&gt;1335&lt;/item&gt;&lt;item&gt;3087&lt;/item&gt;&lt;item&gt;3298&lt;/item&gt;&lt;item&gt;3300&lt;/item&gt;&lt;/record-ids&gt;&lt;/item&gt;&lt;/Libraries&gt;"/>
  </w:docVars>
  <w:rsids>
    <w:rsidRoot w:val="00246B44"/>
    <w:rsid w:val="000054B6"/>
    <w:rsid w:val="00005691"/>
    <w:rsid w:val="00005F71"/>
    <w:rsid w:val="00011B5F"/>
    <w:rsid w:val="000127E7"/>
    <w:rsid w:val="00024D37"/>
    <w:rsid w:val="00030D79"/>
    <w:rsid w:val="0003104F"/>
    <w:rsid w:val="00031252"/>
    <w:rsid w:val="000334B0"/>
    <w:rsid w:val="00035072"/>
    <w:rsid w:val="00035856"/>
    <w:rsid w:val="0003621E"/>
    <w:rsid w:val="00036B38"/>
    <w:rsid w:val="0003787C"/>
    <w:rsid w:val="000406BB"/>
    <w:rsid w:val="00042138"/>
    <w:rsid w:val="00042C1C"/>
    <w:rsid w:val="0004329C"/>
    <w:rsid w:val="00043C6C"/>
    <w:rsid w:val="00044EE2"/>
    <w:rsid w:val="00047697"/>
    <w:rsid w:val="000476AD"/>
    <w:rsid w:val="000476F3"/>
    <w:rsid w:val="00053527"/>
    <w:rsid w:val="00054F64"/>
    <w:rsid w:val="00057338"/>
    <w:rsid w:val="00061023"/>
    <w:rsid w:val="00063A6B"/>
    <w:rsid w:val="00066D07"/>
    <w:rsid w:val="00066E11"/>
    <w:rsid w:val="00067FC0"/>
    <w:rsid w:val="00071F86"/>
    <w:rsid w:val="00073614"/>
    <w:rsid w:val="00073B02"/>
    <w:rsid w:val="000771F4"/>
    <w:rsid w:val="000805EF"/>
    <w:rsid w:val="000814D3"/>
    <w:rsid w:val="00082CB5"/>
    <w:rsid w:val="00083B15"/>
    <w:rsid w:val="00084DC2"/>
    <w:rsid w:val="000864FC"/>
    <w:rsid w:val="00086C4D"/>
    <w:rsid w:val="00091743"/>
    <w:rsid w:val="000917E9"/>
    <w:rsid w:val="00092BCF"/>
    <w:rsid w:val="00093BD3"/>
    <w:rsid w:val="0009515C"/>
    <w:rsid w:val="000971FF"/>
    <w:rsid w:val="000A0C6E"/>
    <w:rsid w:val="000A1828"/>
    <w:rsid w:val="000A20AD"/>
    <w:rsid w:val="000A3A79"/>
    <w:rsid w:val="000B1BF8"/>
    <w:rsid w:val="000B31B9"/>
    <w:rsid w:val="000B3B6C"/>
    <w:rsid w:val="000B5114"/>
    <w:rsid w:val="000B6CC0"/>
    <w:rsid w:val="000C0074"/>
    <w:rsid w:val="000C2392"/>
    <w:rsid w:val="000C3CD2"/>
    <w:rsid w:val="000C3D83"/>
    <w:rsid w:val="000C45CA"/>
    <w:rsid w:val="000C5B94"/>
    <w:rsid w:val="000C7BB1"/>
    <w:rsid w:val="000D19F5"/>
    <w:rsid w:val="000D22BB"/>
    <w:rsid w:val="000D256D"/>
    <w:rsid w:val="000D2FA3"/>
    <w:rsid w:val="000D4285"/>
    <w:rsid w:val="000D47EA"/>
    <w:rsid w:val="000E0BCB"/>
    <w:rsid w:val="000E1A14"/>
    <w:rsid w:val="000E42E9"/>
    <w:rsid w:val="000E4FC1"/>
    <w:rsid w:val="000E73B2"/>
    <w:rsid w:val="000F1354"/>
    <w:rsid w:val="000F23C0"/>
    <w:rsid w:val="000F2EC7"/>
    <w:rsid w:val="000F3AB3"/>
    <w:rsid w:val="000F4741"/>
    <w:rsid w:val="000F5A48"/>
    <w:rsid w:val="000F6BD0"/>
    <w:rsid w:val="000F775F"/>
    <w:rsid w:val="001000F9"/>
    <w:rsid w:val="00101BE5"/>
    <w:rsid w:val="0010224E"/>
    <w:rsid w:val="00104784"/>
    <w:rsid w:val="00104DEE"/>
    <w:rsid w:val="0011274A"/>
    <w:rsid w:val="00115BD0"/>
    <w:rsid w:val="00117731"/>
    <w:rsid w:val="00122C35"/>
    <w:rsid w:val="0012385D"/>
    <w:rsid w:val="0012584A"/>
    <w:rsid w:val="001320E1"/>
    <w:rsid w:val="00142860"/>
    <w:rsid w:val="001430E4"/>
    <w:rsid w:val="00143854"/>
    <w:rsid w:val="00147432"/>
    <w:rsid w:val="001503F6"/>
    <w:rsid w:val="00150B9E"/>
    <w:rsid w:val="00162E63"/>
    <w:rsid w:val="00164B59"/>
    <w:rsid w:val="00165526"/>
    <w:rsid w:val="001670F7"/>
    <w:rsid w:val="001672C8"/>
    <w:rsid w:val="00167F22"/>
    <w:rsid w:val="001707C5"/>
    <w:rsid w:val="001729C6"/>
    <w:rsid w:val="001756AF"/>
    <w:rsid w:val="00175CC7"/>
    <w:rsid w:val="001760AD"/>
    <w:rsid w:val="00176ECE"/>
    <w:rsid w:val="001778BF"/>
    <w:rsid w:val="00177C99"/>
    <w:rsid w:val="001828C0"/>
    <w:rsid w:val="00183679"/>
    <w:rsid w:val="00190EAB"/>
    <w:rsid w:val="00193183"/>
    <w:rsid w:val="00195588"/>
    <w:rsid w:val="001A0BBC"/>
    <w:rsid w:val="001A152B"/>
    <w:rsid w:val="001A2A9D"/>
    <w:rsid w:val="001A3755"/>
    <w:rsid w:val="001A5344"/>
    <w:rsid w:val="001A53D8"/>
    <w:rsid w:val="001B2746"/>
    <w:rsid w:val="001B2FAF"/>
    <w:rsid w:val="001B5737"/>
    <w:rsid w:val="001B65C7"/>
    <w:rsid w:val="001B7897"/>
    <w:rsid w:val="001C14C7"/>
    <w:rsid w:val="001C22F0"/>
    <w:rsid w:val="001C2FB9"/>
    <w:rsid w:val="001D4148"/>
    <w:rsid w:val="001D6A9F"/>
    <w:rsid w:val="001D6D9A"/>
    <w:rsid w:val="001E3B87"/>
    <w:rsid w:val="001E59E7"/>
    <w:rsid w:val="001E7D1B"/>
    <w:rsid w:val="001F219F"/>
    <w:rsid w:val="001F380A"/>
    <w:rsid w:val="00200516"/>
    <w:rsid w:val="002006B1"/>
    <w:rsid w:val="00201360"/>
    <w:rsid w:val="0020308B"/>
    <w:rsid w:val="00203A84"/>
    <w:rsid w:val="002079B6"/>
    <w:rsid w:val="00211A4C"/>
    <w:rsid w:val="00212446"/>
    <w:rsid w:val="002127BD"/>
    <w:rsid w:val="00215C20"/>
    <w:rsid w:val="00215FC5"/>
    <w:rsid w:val="002172EA"/>
    <w:rsid w:val="00217467"/>
    <w:rsid w:val="002204B6"/>
    <w:rsid w:val="00222939"/>
    <w:rsid w:val="0022578C"/>
    <w:rsid w:val="00225F85"/>
    <w:rsid w:val="002314BE"/>
    <w:rsid w:val="00232994"/>
    <w:rsid w:val="002414E6"/>
    <w:rsid w:val="00242477"/>
    <w:rsid w:val="00242D3A"/>
    <w:rsid w:val="00244EAF"/>
    <w:rsid w:val="00246B44"/>
    <w:rsid w:val="002518D2"/>
    <w:rsid w:val="002634F7"/>
    <w:rsid w:val="00264CF3"/>
    <w:rsid w:val="002706C0"/>
    <w:rsid w:val="002707A5"/>
    <w:rsid w:val="002804D8"/>
    <w:rsid w:val="00286683"/>
    <w:rsid w:val="00286E71"/>
    <w:rsid w:val="00286E88"/>
    <w:rsid w:val="00286EAB"/>
    <w:rsid w:val="002871CA"/>
    <w:rsid w:val="002900ED"/>
    <w:rsid w:val="00293712"/>
    <w:rsid w:val="002946D0"/>
    <w:rsid w:val="002A0865"/>
    <w:rsid w:val="002A1496"/>
    <w:rsid w:val="002A20F3"/>
    <w:rsid w:val="002A2D06"/>
    <w:rsid w:val="002A36D1"/>
    <w:rsid w:val="002A51ED"/>
    <w:rsid w:val="002A6BB4"/>
    <w:rsid w:val="002B1331"/>
    <w:rsid w:val="002B4D47"/>
    <w:rsid w:val="002B6410"/>
    <w:rsid w:val="002C1608"/>
    <w:rsid w:val="002C1CB1"/>
    <w:rsid w:val="002C2623"/>
    <w:rsid w:val="002C34C1"/>
    <w:rsid w:val="002C411B"/>
    <w:rsid w:val="002C42B0"/>
    <w:rsid w:val="002C70D8"/>
    <w:rsid w:val="002D1745"/>
    <w:rsid w:val="002D1A51"/>
    <w:rsid w:val="002D3E3C"/>
    <w:rsid w:val="002D4883"/>
    <w:rsid w:val="002D5AB2"/>
    <w:rsid w:val="002D6F5C"/>
    <w:rsid w:val="002E0FE3"/>
    <w:rsid w:val="002E1EF9"/>
    <w:rsid w:val="002E2028"/>
    <w:rsid w:val="002E25E5"/>
    <w:rsid w:val="002F0298"/>
    <w:rsid w:val="002F2FF3"/>
    <w:rsid w:val="002F4395"/>
    <w:rsid w:val="002F5F36"/>
    <w:rsid w:val="002F6118"/>
    <w:rsid w:val="002F622E"/>
    <w:rsid w:val="002F649E"/>
    <w:rsid w:val="00301639"/>
    <w:rsid w:val="003038BE"/>
    <w:rsid w:val="00306112"/>
    <w:rsid w:val="00306CAA"/>
    <w:rsid w:val="00307269"/>
    <w:rsid w:val="00307D86"/>
    <w:rsid w:val="00310069"/>
    <w:rsid w:val="00314775"/>
    <w:rsid w:val="0031628F"/>
    <w:rsid w:val="0032165A"/>
    <w:rsid w:val="00321AC7"/>
    <w:rsid w:val="00323D40"/>
    <w:rsid w:val="00325C70"/>
    <w:rsid w:val="00330393"/>
    <w:rsid w:val="0033160F"/>
    <w:rsid w:val="003340E7"/>
    <w:rsid w:val="0034069F"/>
    <w:rsid w:val="003422D1"/>
    <w:rsid w:val="00346039"/>
    <w:rsid w:val="00360858"/>
    <w:rsid w:val="003611BB"/>
    <w:rsid w:val="003624F5"/>
    <w:rsid w:val="0037083E"/>
    <w:rsid w:val="0037400D"/>
    <w:rsid w:val="0037791D"/>
    <w:rsid w:val="00377AB1"/>
    <w:rsid w:val="00380B65"/>
    <w:rsid w:val="0038179E"/>
    <w:rsid w:val="00390C48"/>
    <w:rsid w:val="0039180B"/>
    <w:rsid w:val="00392F17"/>
    <w:rsid w:val="00393D1B"/>
    <w:rsid w:val="003940A3"/>
    <w:rsid w:val="00394572"/>
    <w:rsid w:val="003968AF"/>
    <w:rsid w:val="003976C3"/>
    <w:rsid w:val="003A1248"/>
    <w:rsid w:val="003A27E7"/>
    <w:rsid w:val="003A4498"/>
    <w:rsid w:val="003A57BC"/>
    <w:rsid w:val="003B0EA6"/>
    <w:rsid w:val="003B1587"/>
    <w:rsid w:val="003B5D30"/>
    <w:rsid w:val="003B6D3D"/>
    <w:rsid w:val="003C037E"/>
    <w:rsid w:val="003C0889"/>
    <w:rsid w:val="003C0C9E"/>
    <w:rsid w:val="003C1878"/>
    <w:rsid w:val="003C1BA4"/>
    <w:rsid w:val="003C5480"/>
    <w:rsid w:val="003C635B"/>
    <w:rsid w:val="003D0813"/>
    <w:rsid w:val="003D0A69"/>
    <w:rsid w:val="003D6824"/>
    <w:rsid w:val="003E1670"/>
    <w:rsid w:val="003F0580"/>
    <w:rsid w:val="003F0D63"/>
    <w:rsid w:val="003F0F06"/>
    <w:rsid w:val="003F1890"/>
    <w:rsid w:val="00400C3C"/>
    <w:rsid w:val="004070F4"/>
    <w:rsid w:val="00407176"/>
    <w:rsid w:val="00410016"/>
    <w:rsid w:val="0041053A"/>
    <w:rsid w:val="00412BBC"/>
    <w:rsid w:val="00413956"/>
    <w:rsid w:val="0041512F"/>
    <w:rsid w:val="00415699"/>
    <w:rsid w:val="00416811"/>
    <w:rsid w:val="00416BD1"/>
    <w:rsid w:val="00416F08"/>
    <w:rsid w:val="0042033B"/>
    <w:rsid w:val="00420DDA"/>
    <w:rsid w:val="00421BD2"/>
    <w:rsid w:val="004255A2"/>
    <w:rsid w:val="004266C5"/>
    <w:rsid w:val="00426FEE"/>
    <w:rsid w:val="004301B7"/>
    <w:rsid w:val="004347CF"/>
    <w:rsid w:val="004352B0"/>
    <w:rsid w:val="0043730E"/>
    <w:rsid w:val="00444CD7"/>
    <w:rsid w:val="00446257"/>
    <w:rsid w:val="00450B3E"/>
    <w:rsid w:val="00453466"/>
    <w:rsid w:val="00453E0C"/>
    <w:rsid w:val="0046792F"/>
    <w:rsid w:val="00467D25"/>
    <w:rsid w:val="004707CF"/>
    <w:rsid w:val="00477738"/>
    <w:rsid w:val="00477F50"/>
    <w:rsid w:val="00481B93"/>
    <w:rsid w:val="00481FD8"/>
    <w:rsid w:val="0048280B"/>
    <w:rsid w:val="00485069"/>
    <w:rsid w:val="00490414"/>
    <w:rsid w:val="004941A1"/>
    <w:rsid w:val="00496265"/>
    <w:rsid w:val="004A0633"/>
    <w:rsid w:val="004A0CB1"/>
    <w:rsid w:val="004A50CF"/>
    <w:rsid w:val="004A62F4"/>
    <w:rsid w:val="004A7106"/>
    <w:rsid w:val="004A7528"/>
    <w:rsid w:val="004B00D3"/>
    <w:rsid w:val="004B2384"/>
    <w:rsid w:val="004B5A69"/>
    <w:rsid w:val="004C17F2"/>
    <w:rsid w:val="004C3BBA"/>
    <w:rsid w:val="004C4D8A"/>
    <w:rsid w:val="004C4F0F"/>
    <w:rsid w:val="004C58B3"/>
    <w:rsid w:val="004D009B"/>
    <w:rsid w:val="004D1B23"/>
    <w:rsid w:val="004D3208"/>
    <w:rsid w:val="004D33CB"/>
    <w:rsid w:val="004D3E67"/>
    <w:rsid w:val="004D74E6"/>
    <w:rsid w:val="004D7F93"/>
    <w:rsid w:val="004E0D49"/>
    <w:rsid w:val="004E4B08"/>
    <w:rsid w:val="004E4D2A"/>
    <w:rsid w:val="004E7A93"/>
    <w:rsid w:val="004F0329"/>
    <w:rsid w:val="004F2C98"/>
    <w:rsid w:val="004F4857"/>
    <w:rsid w:val="004F7C2C"/>
    <w:rsid w:val="004F7C81"/>
    <w:rsid w:val="00502AA8"/>
    <w:rsid w:val="00506A69"/>
    <w:rsid w:val="00512387"/>
    <w:rsid w:val="0051371D"/>
    <w:rsid w:val="00514ECD"/>
    <w:rsid w:val="00515E0C"/>
    <w:rsid w:val="00515E46"/>
    <w:rsid w:val="00516311"/>
    <w:rsid w:val="00517AE0"/>
    <w:rsid w:val="00522CD6"/>
    <w:rsid w:val="005240C7"/>
    <w:rsid w:val="00524FD5"/>
    <w:rsid w:val="00525D37"/>
    <w:rsid w:val="005271AD"/>
    <w:rsid w:val="005279DD"/>
    <w:rsid w:val="005279DE"/>
    <w:rsid w:val="005331BC"/>
    <w:rsid w:val="00534408"/>
    <w:rsid w:val="00534D12"/>
    <w:rsid w:val="0053545B"/>
    <w:rsid w:val="005458AF"/>
    <w:rsid w:val="00545EA0"/>
    <w:rsid w:val="005472FD"/>
    <w:rsid w:val="00550B18"/>
    <w:rsid w:val="00554109"/>
    <w:rsid w:val="0055485E"/>
    <w:rsid w:val="00556D92"/>
    <w:rsid w:val="00557927"/>
    <w:rsid w:val="00560E4F"/>
    <w:rsid w:val="0056396E"/>
    <w:rsid w:val="005643A6"/>
    <w:rsid w:val="0057001B"/>
    <w:rsid w:val="00570FE0"/>
    <w:rsid w:val="005725C4"/>
    <w:rsid w:val="00575CD7"/>
    <w:rsid w:val="005770E5"/>
    <w:rsid w:val="00582ABC"/>
    <w:rsid w:val="00582F32"/>
    <w:rsid w:val="00584D24"/>
    <w:rsid w:val="00584D76"/>
    <w:rsid w:val="00587FC0"/>
    <w:rsid w:val="00591251"/>
    <w:rsid w:val="00595CB3"/>
    <w:rsid w:val="0059706F"/>
    <w:rsid w:val="00597A78"/>
    <w:rsid w:val="005A1434"/>
    <w:rsid w:val="005A14C0"/>
    <w:rsid w:val="005A21BE"/>
    <w:rsid w:val="005A28F0"/>
    <w:rsid w:val="005A597F"/>
    <w:rsid w:val="005B1214"/>
    <w:rsid w:val="005B4111"/>
    <w:rsid w:val="005B4EC3"/>
    <w:rsid w:val="005B6495"/>
    <w:rsid w:val="005B7863"/>
    <w:rsid w:val="005C029E"/>
    <w:rsid w:val="005C1E93"/>
    <w:rsid w:val="005C5A5B"/>
    <w:rsid w:val="005C7FEC"/>
    <w:rsid w:val="005D0FB4"/>
    <w:rsid w:val="005D15E0"/>
    <w:rsid w:val="005D6486"/>
    <w:rsid w:val="005D6E9E"/>
    <w:rsid w:val="005D7C38"/>
    <w:rsid w:val="005E174C"/>
    <w:rsid w:val="005E358E"/>
    <w:rsid w:val="005E4081"/>
    <w:rsid w:val="005E43BE"/>
    <w:rsid w:val="005E724A"/>
    <w:rsid w:val="005F42C3"/>
    <w:rsid w:val="005F5011"/>
    <w:rsid w:val="005F5947"/>
    <w:rsid w:val="005F5DFA"/>
    <w:rsid w:val="005F6512"/>
    <w:rsid w:val="00601234"/>
    <w:rsid w:val="0060269A"/>
    <w:rsid w:val="00603CD8"/>
    <w:rsid w:val="00604B6F"/>
    <w:rsid w:val="0060680E"/>
    <w:rsid w:val="00607259"/>
    <w:rsid w:val="006116EC"/>
    <w:rsid w:val="0061226D"/>
    <w:rsid w:val="00614CA0"/>
    <w:rsid w:val="00617888"/>
    <w:rsid w:val="00621308"/>
    <w:rsid w:val="00623B3F"/>
    <w:rsid w:val="006338D8"/>
    <w:rsid w:val="00635405"/>
    <w:rsid w:val="00640927"/>
    <w:rsid w:val="00644A92"/>
    <w:rsid w:val="006458C7"/>
    <w:rsid w:val="00650189"/>
    <w:rsid w:val="006517DB"/>
    <w:rsid w:val="00651E3F"/>
    <w:rsid w:val="00652FCF"/>
    <w:rsid w:val="006541B6"/>
    <w:rsid w:val="006545F2"/>
    <w:rsid w:val="00656779"/>
    <w:rsid w:val="00656C3D"/>
    <w:rsid w:val="006603F4"/>
    <w:rsid w:val="00660EB2"/>
    <w:rsid w:val="006623DC"/>
    <w:rsid w:val="006626E2"/>
    <w:rsid w:val="006671DF"/>
    <w:rsid w:val="006677B9"/>
    <w:rsid w:val="00667F7F"/>
    <w:rsid w:val="006738AA"/>
    <w:rsid w:val="00675F84"/>
    <w:rsid w:val="006772C9"/>
    <w:rsid w:val="00677A5F"/>
    <w:rsid w:val="0068061B"/>
    <w:rsid w:val="00680ED8"/>
    <w:rsid w:val="0068114A"/>
    <w:rsid w:val="00685469"/>
    <w:rsid w:val="0068776A"/>
    <w:rsid w:val="00690F79"/>
    <w:rsid w:val="00693C2E"/>
    <w:rsid w:val="006947BA"/>
    <w:rsid w:val="006A008B"/>
    <w:rsid w:val="006B0D5B"/>
    <w:rsid w:val="006B113B"/>
    <w:rsid w:val="006B30AA"/>
    <w:rsid w:val="006B5BED"/>
    <w:rsid w:val="006B5C74"/>
    <w:rsid w:val="006B7F83"/>
    <w:rsid w:val="006C1C06"/>
    <w:rsid w:val="006C2F43"/>
    <w:rsid w:val="006C5AFF"/>
    <w:rsid w:val="006D0068"/>
    <w:rsid w:val="006D1EEC"/>
    <w:rsid w:val="006D6B8C"/>
    <w:rsid w:val="006E0197"/>
    <w:rsid w:val="006E100E"/>
    <w:rsid w:val="006E12A0"/>
    <w:rsid w:val="006E2335"/>
    <w:rsid w:val="006F19A2"/>
    <w:rsid w:val="006F265A"/>
    <w:rsid w:val="006F3AD2"/>
    <w:rsid w:val="006F45BB"/>
    <w:rsid w:val="006F6584"/>
    <w:rsid w:val="00703E3E"/>
    <w:rsid w:val="00706B11"/>
    <w:rsid w:val="00713151"/>
    <w:rsid w:val="00713CD1"/>
    <w:rsid w:val="00714840"/>
    <w:rsid w:val="00715D82"/>
    <w:rsid w:val="0071650A"/>
    <w:rsid w:val="0072070A"/>
    <w:rsid w:val="00724E87"/>
    <w:rsid w:val="007252E8"/>
    <w:rsid w:val="00725AFE"/>
    <w:rsid w:val="00726044"/>
    <w:rsid w:val="00733ECA"/>
    <w:rsid w:val="00741635"/>
    <w:rsid w:val="0074175D"/>
    <w:rsid w:val="00742F13"/>
    <w:rsid w:val="00744102"/>
    <w:rsid w:val="007462D5"/>
    <w:rsid w:val="007477A9"/>
    <w:rsid w:val="0075031B"/>
    <w:rsid w:val="0075112A"/>
    <w:rsid w:val="00751CB7"/>
    <w:rsid w:val="00752E54"/>
    <w:rsid w:val="00752FF9"/>
    <w:rsid w:val="0075327E"/>
    <w:rsid w:val="007547D0"/>
    <w:rsid w:val="00760F1E"/>
    <w:rsid w:val="00766E47"/>
    <w:rsid w:val="0077115B"/>
    <w:rsid w:val="00771380"/>
    <w:rsid w:val="00773CC7"/>
    <w:rsid w:val="00774002"/>
    <w:rsid w:val="00774FCE"/>
    <w:rsid w:val="00776267"/>
    <w:rsid w:val="00782FD8"/>
    <w:rsid w:val="007848FF"/>
    <w:rsid w:val="00787D2A"/>
    <w:rsid w:val="00791232"/>
    <w:rsid w:val="007921AF"/>
    <w:rsid w:val="00796DFB"/>
    <w:rsid w:val="00797F7E"/>
    <w:rsid w:val="007A050F"/>
    <w:rsid w:val="007A1612"/>
    <w:rsid w:val="007A2969"/>
    <w:rsid w:val="007B210F"/>
    <w:rsid w:val="007B4255"/>
    <w:rsid w:val="007B42F9"/>
    <w:rsid w:val="007B6C08"/>
    <w:rsid w:val="007B7719"/>
    <w:rsid w:val="007B7740"/>
    <w:rsid w:val="007B7D99"/>
    <w:rsid w:val="007C285D"/>
    <w:rsid w:val="007C4546"/>
    <w:rsid w:val="007D05FE"/>
    <w:rsid w:val="007D3437"/>
    <w:rsid w:val="007D610D"/>
    <w:rsid w:val="007D6B27"/>
    <w:rsid w:val="007E0CFC"/>
    <w:rsid w:val="007E1160"/>
    <w:rsid w:val="007E2599"/>
    <w:rsid w:val="007E4C78"/>
    <w:rsid w:val="007E4F27"/>
    <w:rsid w:val="007F1AE4"/>
    <w:rsid w:val="007F2E99"/>
    <w:rsid w:val="007F30E5"/>
    <w:rsid w:val="007F48EA"/>
    <w:rsid w:val="007F7D39"/>
    <w:rsid w:val="00801999"/>
    <w:rsid w:val="00805E0E"/>
    <w:rsid w:val="008076A4"/>
    <w:rsid w:val="0081393A"/>
    <w:rsid w:val="00816133"/>
    <w:rsid w:val="00820B89"/>
    <w:rsid w:val="00821303"/>
    <w:rsid w:val="00826B22"/>
    <w:rsid w:val="00826E2B"/>
    <w:rsid w:val="0082780C"/>
    <w:rsid w:val="00830CBF"/>
    <w:rsid w:val="00832529"/>
    <w:rsid w:val="008417D4"/>
    <w:rsid w:val="0084315C"/>
    <w:rsid w:val="00844303"/>
    <w:rsid w:val="00844CDA"/>
    <w:rsid w:val="00847503"/>
    <w:rsid w:val="00847EC9"/>
    <w:rsid w:val="008511FE"/>
    <w:rsid w:val="00854718"/>
    <w:rsid w:val="00855611"/>
    <w:rsid w:val="00856D72"/>
    <w:rsid w:val="00861181"/>
    <w:rsid w:val="008620B3"/>
    <w:rsid w:val="0086267D"/>
    <w:rsid w:val="00863227"/>
    <w:rsid w:val="00865E6F"/>
    <w:rsid w:val="0086725D"/>
    <w:rsid w:val="008676A4"/>
    <w:rsid w:val="00870A25"/>
    <w:rsid w:val="0087387C"/>
    <w:rsid w:val="00873959"/>
    <w:rsid w:val="00873CE7"/>
    <w:rsid w:val="00875B41"/>
    <w:rsid w:val="00876E5C"/>
    <w:rsid w:val="00881B89"/>
    <w:rsid w:val="00882942"/>
    <w:rsid w:val="00883091"/>
    <w:rsid w:val="0088324D"/>
    <w:rsid w:val="00883EA2"/>
    <w:rsid w:val="00891797"/>
    <w:rsid w:val="00892641"/>
    <w:rsid w:val="0089405D"/>
    <w:rsid w:val="00894C0B"/>
    <w:rsid w:val="00896658"/>
    <w:rsid w:val="008A0BA6"/>
    <w:rsid w:val="008A1A04"/>
    <w:rsid w:val="008A41F4"/>
    <w:rsid w:val="008A43E3"/>
    <w:rsid w:val="008A4CCB"/>
    <w:rsid w:val="008A4F5E"/>
    <w:rsid w:val="008B2E34"/>
    <w:rsid w:val="008B5291"/>
    <w:rsid w:val="008C3680"/>
    <w:rsid w:val="008C3FA5"/>
    <w:rsid w:val="008C661A"/>
    <w:rsid w:val="008D3CFA"/>
    <w:rsid w:val="008E060C"/>
    <w:rsid w:val="008E202D"/>
    <w:rsid w:val="008E70B3"/>
    <w:rsid w:val="008F02AF"/>
    <w:rsid w:val="008F0DFC"/>
    <w:rsid w:val="008F11AE"/>
    <w:rsid w:val="008F17E0"/>
    <w:rsid w:val="008F1CA3"/>
    <w:rsid w:val="008F382D"/>
    <w:rsid w:val="008F59D9"/>
    <w:rsid w:val="00905303"/>
    <w:rsid w:val="00910801"/>
    <w:rsid w:val="0091174D"/>
    <w:rsid w:val="00913658"/>
    <w:rsid w:val="00914A40"/>
    <w:rsid w:val="00915508"/>
    <w:rsid w:val="009164B1"/>
    <w:rsid w:val="00917CE0"/>
    <w:rsid w:val="00925994"/>
    <w:rsid w:val="00934E25"/>
    <w:rsid w:val="00937431"/>
    <w:rsid w:val="0094067F"/>
    <w:rsid w:val="00942FC1"/>
    <w:rsid w:val="00943AF6"/>
    <w:rsid w:val="00943F5C"/>
    <w:rsid w:val="00946589"/>
    <w:rsid w:val="00952356"/>
    <w:rsid w:val="00953434"/>
    <w:rsid w:val="0095445D"/>
    <w:rsid w:val="00954E63"/>
    <w:rsid w:val="00957650"/>
    <w:rsid w:val="00961353"/>
    <w:rsid w:val="00962CA8"/>
    <w:rsid w:val="00966423"/>
    <w:rsid w:val="00967345"/>
    <w:rsid w:val="00967778"/>
    <w:rsid w:val="0096794F"/>
    <w:rsid w:val="00970C24"/>
    <w:rsid w:val="00970EED"/>
    <w:rsid w:val="00972CB8"/>
    <w:rsid w:val="00974ED8"/>
    <w:rsid w:val="00975FFB"/>
    <w:rsid w:val="009803E7"/>
    <w:rsid w:val="00981E35"/>
    <w:rsid w:val="00982473"/>
    <w:rsid w:val="00982FBF"/>
    <w:rsid w:val="00985ACD"/>
    <w:rsid w:val="00986471"/>
    <w:rsid w:val="0099385E"/>
    <w:rsid w:val="00993F94"/>
    <w:rsid w:val="00994F17"/>
    <w:rsid w:val="009952A6"/>
    <w:rsid w:val="0099654E"/>
    <w:rsid w:val="009A0097"/>
    <w:rsid w:val="009A0E85"/>
    <w:rsid w:val="009A3266"/>
    <w:rsid w:val="009A5736"/>
    <w:rsid w:val="009A6044"/>
    <w:rsid w:val="009A6B75"/>
    <w:rsid w:val="009A7D76"/>
    <w:rsid w:val="009C5080"/>
    <w:rsid w:val="009C7F6D"/>
    <w:rsid w:val="009D1642"/>
    <w:rsid w:val="009D65EA"/>
    <w:rsid w:val="009D696A"/>
    <w:rsid w:val="009E0D46"/>
    <w:rsid w:val="009E1BEA"/>
    <w:rsid w:val="009E248B"/>
    <w:rsid w:val="009E269D"/>
    <w:rsid w:val="009E3F86"/>
    <w:rsid w:val="009E4AA5"/>
    <w:rsid w:val="009F15C9"/>
    <w:rsid w:val="009F6C96"/>
    <w:rsid w:val="009F6DFB"/>
    <w:rsid w:val="00A06B04"/>
    <w:rsid w:val="00A11820"/>
    <w:rsid w:val="00A12DF0"/>
    <w:rsid w:val="00A13B06"/>
    <w:rsid w:val="00A15AEB"/>
    <w:rsid w:val="00A1601F"/>
    <w:rsid w:val="00A17539"/>
    <w:rsid w:val="00A20A1F"/>
    <w:rsid w:val="00A213E7"/>
    <w:rsid w:val="00A22788"/>
    <w:rsid w:val="00A24B0C"/>
    <w:rsid w:val="00A26D69"/>
    <w:rsid w:val="00A33DF1"/>
    <w:rsid w:val="00A35100"/>
    <w:rsid w:val="00A35DBC"/>
    <w:rsid w:val="00A365BF"/>
    <w:rsid w:val="00A37652"/>
    <w:rsid w:val="00A406AD"/>
    <w:rsid w:val="00A4467B"/>
    <w:rsid w:val="00A4678D"/>
    <w:rsid w:val="00A538DF"/>
    <w:rsid w:val="00A538ED"/>
    <w:rsid w:val="00A55CF4"/>
    <w:rsid w:val="00A61B30"/>
    <w:rsid w:val="00A639BC"/>
    <w:rsid w:val="00A6741F"/>
    <w:rsid w:val="00A70033"/>
    <w:rsid w:val="00A70B73"/>
    <w:rsid w:val="00A72A23"/>
    <w:rsid w:val="00A77380"/>
    <w:rsid w:val="00A77D40"/>
    <w:rsid w:val="00A819A6"/>
    <w:rsid w:val="00A84FB3"/>
    <w:rsid w:val="00A850B8"/>
    <w:rsid w:val="00A86F97"/>
    <w:rsid w:val="00A91312"/>
    <w:rsid w:val="00A94FE6"/>
    <w:rsid w:val="00A95323"/>
    <w:rsid w:val="00A95BBD"/>
    <w:rsid w:val="00A977F3"/>
    <w:rsid w:val="00AA075F"/>
    <w:rsid w:val="00AA1392"/>
    <w:rsid w:val="00AA5EDA"/>
    <w:rsid w:val="00AA773F"/>
    <w:rsid w:val="00AA77F7"/>
    <w:rsid w:val="00AB0FCB"/>
    <w:rsid w:val="00AB1751"/>
    <w:rsid w:val="00AB19C2"/>
    <w:rsid w:val="00AB5016"/>
    <w:rsid w:val="00AB79B0"/>
    <w:rsid w:val="00AC3611"/>
    <w:rsid w:val="00AC441E"/>
    <w:rsid w:val="00AC453C"/>
    <w:rsid w:val="00AC4FAB"/>
    <w:rsid w:val="00AC572D"/>
    <w:rsid w:val="00AC5BF3"/>
    <w:rsid w:val="00AC686B"/>
    <w:rsid w:val="00AC6891"/>
    <w:rsid w:val="00AC7913"/>
    <w:rsid w:val="00AD06C1"/>
    <w:rsid w:val="00AD3A43"/>
    <w:rsid w:val="00AE01B2"/>
    <w:rsid w:val="00AE2571"/>
    <w:rsid w:val="00AE426F"/>
    <w:rsid w:val="00AE6EE5"/>
    <w:rsid w:val="00AF7174"/>
    <w:rsid w:val="00B02B47"/>
    <w:rsid w:val="00B02FB5"/>
    <w:rsid w:val="00B04492"/>
    <w:rsid w:val="00B05261"/>
    <w:rsid w:val="00B063BA"/>
    <w:rsid w:val="00B077D5"/>
    <w:rsid w:val="00B1154C"/>
    <w:rsid w:val="00B12663"/>
    <w:rsid w:val="00B12DF3"/>
    <w:rsid w:val="00B139FE"/>
    <w:rsid w:val="00B149E5"/>
    <w:rsid w:val="00B16989"/>
    <w:rsid w:val="00B16FE9"/>
    <w:rsid w:val="00B21BE4"/>
    <w:rsid w:val="00B22053"/>
    <w:rsid w:val="00B22E7B"/>
    <w:rsid w:val="00B23288"/>
    <w:rsid w:val="00B23A93"/>
    <w:rsid w:val="00B23E32"/>
    <w:rsid w:val="00B24B35"/>
    <w:rsid w:val="00B3147E"/>
    <w:rsid w:val="00B349A1"/>
    <w:rsid w:val="00B366F0"/>
    <w:rsid w:val="00B466A0"/>
    <w:rsid w:val="00B51164"/>
    <w:rsid w:val="00B519F9"/>
    <w:rsid w:val="00B51B44"/>
    <w:rsid w:val="00B54241"/>
    <w:rsid w:val="00B60B4F"/>
    <w:rsid w:val="00B61E90"/>
    <w:rsid w:val="00B632D1"/>
    <w:rsid w:val="00B65D41"/>
    <w:rsid w:val="00B700F6"/>
    <w:rsid w:val="00B83C24"/>
    <w:rsid w:val="00B84436"/>
    <w:rsid w:val="00B847D6"/>
    <w:rsid w:val="00B848AD"/>
    <w:rsid w:val="00B867BA"/>
    <w:rsid w:val="00B90794"/>
    <w:rsid w:val="00BA0017"/>
    <w:rsid w:val="00BA0783"/>
    <w:rsid w:val="00BA3B74"/>
    <w:rsid w:val="00BA44A4"/>
    <w:rsid w:val="00BA52AB"/>
    <w:rsid w:val="00BA75A9"/>
    <w:rsid w:val="00BA7E75"/>
    <w:rsid w:val="00BB30C1"/>
    <w:rsid w:val="00BB6A94"/>
    <w:rsid w:val="00BB6FE3"/>
    <w:rsid w:val="00BC21A8"/>
    <w:rsid w:val="00BC25EC"/>
    <w:rsid w:val="00BC302A"/>
    <w:rsid w:val="00BD2877"/>
    <w:rsid w:val="00BE12EE"/>
    <w:rsid w:val="00BE38DD"/>
    <w:rsid w:val="00BE4841"/>
    <w:rsid w:val="00BE4B33"/>
    <w:rsid w:val="00BE552C"/>
    <w:rsid w:val="00BE791A"/>
    <w:rsid w:val="00BE7A9F"/>
    <w:rsid w:val="00BF1149"/>
    <w:rsid w:val="00BF2CB3"/>
    <w:rsid w:val="00BF47DD"/>
    <w:rsid w:val="00BF5038"/>
    <w:rsid w:val="00BF568D"/>
    <w:rsid w:val="00C048C4"/>
    <w:rsid w:val="00C04987"/>
    <w:rsid w:val="00C1260D"/>
    <w:rsid w:val="00C12D4C"/>
    <w:rsid w:val="00C13B71"/>
    <w:rsid w:val="00C1722C"/>
    <w:rsid w:val="00C17378"/>
    <w:rsid w:val="00C1763E"/>
    <w:rsid w:val="00C22E8C"/>
    <w:rsid w:val="00C234BE"/>
    <w:rsid w:val="00C25709"/>
    <w:rsid w:val="00C25C67"/>
    <w:rsid w:val="00C26A05"/>
    <w:rsid w:val="00C27A57"/>
    <w:rsid w:val="00C3191A"/>
    <w:rsid w:val="00C32603"/>
    <w:rsid w:val="00C32822"/>
    <w:rsid w:val="00C32F87"/>
    <w:rsid w:val="00C34F51"/>
    <w:rsid w:val="00C37684"/>
    <w:rsid w:val="00C37BFA"/>
    <w:rsid w:val="00C4042F"/>
    <w:rsid w:val="00C448CA"/>
    <w:rsid w:val="00C46A36"/>
    <w:rsid w:val="00C538C2"/>
    <w:rsid w:val="00C54679"/>
    <w:rsid w:val="00C55304"/>
    <w:rsid w:val="00C61935"/>
    <w:rsid w:val="00C628C9"/>
    <w:rsid w:val="00C6526F"/>
    <w:rsid w:val="00C66491"/>
    <w:rsid w:val="00C66FDE"/>
    <w:rsid w:val="00C70021"/>
    <w:rsid w:val="00C71C14"/>
    <w:rsid w:val="00C7273B"/>
    <w:rsid w:val="00C72F07"/>
    <w:rsid w:val="00C83FAF"/>
    <w:rsid w:val="00C8563D"/>
    <w:rsid w:val="00C91746"/>
    <w:rsid w:val="00C9519A"/>
    <w:rsid w:val="00C95213"/>
    <w:rsid w:val="00C9779A"/>
    <w:rsid w:val="00C97824"/>
    <w:rsid w:val="00C97ACF"/>
    <w:rsid w:val="00CA078A"/>
    <w:rsid w:val="00CA20F7"/>
    <w:rsid w:val="00CA29F4"/>
    <w:rsid w:val="00CA34BF"/>
    <w:rsid w:val="00CA3F6F"/>
    <w:rsid w:val="00CA64B9"/>
    <w:rsid w:val="00CA6F2B"/>
    <w:rsid w:val="00CB3D1F"/>
    <w:rsid w:val="00CB6175"/>
    <w:rsid w:val="00CB6EB2"/>
    <w:rsid w:val="00CB7052"/>
    <w:rsid w:val="00CC091D"/>
    <w:rsid w:val="00CC494F"/>
    <w:rsid w:val="00CC63C1"/>
    <w:rsid w:val="00CD0822"/>
    <w:rsid w:val="00CD0A5F"/>
    <w:rsid w:val="00CD1578"/>
    <w:rsid w:val="00CD211F"/>
    <w:rsid w:val="00CD3AD3"/>
    <w:rsid w:val="00CD3B1E"/>
    <w:rsid w:val="00CD5D55"/>
    <w:rsid w:val="00CD72E3"/>
    <w:rsid w:val="00CE1D6E"/>
    <w:rsid w:val="00CE1FBB"/>
    <w:rsid w:val="00CE3DEA"/>
    <w:rsid w:val="00CE6713"/>
    <w:rsid w:val="00CE671B"/>
    <w:rsid w:val="00CE7D2F"/>
    <w:rsid w:val="00CF0B68"/>
    <w:rsid w:val="00CF3408"/>
    <w:rsid w:val="00CF557C"/>
    <w:rsid w:val="00CF615D"/>
    <w:rsid w:val="00D01785"/>
    <w:rsid w:val="00D037F8"/>
    <w:rsid w:val="00D04296"/>
    <w:rsid w:val="00D06B52"/>
    <w:rsid w:val="00D13EBE"/>
    <w:rsid w:val="00D14824"/>
    <w:rsid w:val="00D1567C"/>
    <w:rsid w:val="00D16013"/>
    <w:rsid w:val="00D16D72"/>
    <w:rsid w:val="00D17BE8"/>
    <w:rsid w:val="00D250F4"/>
    <w:rsid w:val="00D2627C"/>
    <w:rsid w:val="00D300C2"/>
    <w:rsid w:val="00D306BA"/>
    <w:rsid w:val="00D31595"/>
    <w:rsid w:val="00D32058"/>
    <w:rsid w:val="00D32836"/>
    <w:rsid w:val="00D32F4D"/>
    <w:rsid w:val="00D33CC2"/>
    <w:rsid w:val="00D374E2"/>
    <w:rsid w:val="00D40CCE"/>
    <w:rsid w:val="00D41823"/>
    <w:rsid w:val="00D41D8D"/>
    <w:rsid w:val="00D42625"/>
    <w:rsid w:val="00D42F6E"/>
    <w:rsid w:val="00D45338"/>
    <w:rsid w:val="00D5133D"/>
    <w:rsid w:val="00D55068"/>
    <w:rsid w:val="00D56ECB"/>
    <w:rsid w:val="00D601B4"/>
    <w:rsid w:val="00D60CEF"/>
    <w:rsid w:val="00D61791"/>
    <w:rsid w:val="00D61961"/>
    <w:rsid w:val="00D61C17"/>
    <w:rsid w:val="00D62A7D"/>
    <w:rsid w:val="00D66370"/>
    <w:rsid w:val="00D672A0"/>
    <w:rsid w:val="00D75769"/>
    <w:rsid w:val="00D81354"/>
    <w:rsid w:val="00D81BA7"/>
    <w:rsid w:val="00D85113"/>
    <w:rsid w:val="00D85BC0"/>
    <w:rsid w:val="00D8673A"/>
    <w:rsid w:val="00D90370"/>
    <w:rsid w:val="00D95036"/>
    <w:rsid w:val="00DA28F2"/>
    <w:rsid w:val="00DB0AD1"/>
    <w:rsid w:val="00DB1600"/>
    <w:rsid w:val="00DB16BD"/>
    <w:rsid w:val="00DB2345"/>
    <w:rsid w:val="00DC07D4"/>
    <w:rsid w:val="00DC2D61"/>
    <w:rsid w:val="00DC34C5"/>
    <w:rsid w:val="00DC551D"/>
    <w:rsid w:val="00DC6A0B"/>
    <w:rsid w:val="00DD2AEE"/>
    <w:rsid w:val="00DD62D6"/>
    <w:rsid w:val="00DE0CA6"/>
    <w:rsid w:val="00DE606F"/>
    <w:rsid w:val="00DE7F81"/>
    <w:rsid w:val="00DF227A"/>
    <w:rsid w:val="00DF478D"/>
    <w:rsid w:val="00DF7A88"/>
    <w:rsid w:val="00E02B0B"/>
    <w:rsid w:val="00E058EE"/>
    <w:rsid w:val="00E10026"/>
    <w:rsid w:val="00E1353C"/>
    <w:rsid w:val="00E146EE"/>
    <w:rsid w:val="00E15AD3"/>
    <w:rsid w:val="00E1716A"/>
    <w:rsid w:val="00E254C5"/>
    <w:rsid w:val="00E2561F"/>
    <w:rsid w:val="00E2710E"/>
    <w:rsid w:val="00E3079B"/>
    <w:rsid w:val="00E3153D"/>
    <w:rsid w:val="00E32C57"/>
    <w:rsid w:val="00E36EBE"/>
    <w:rsid w:val="00E375FF"/>
    <w:rsid w:val="00E37F5D"/>
    <w:rsid w:val="00E40B23"/>
    <w:rsid w:val="00E46A7E"/>
    <w:rsid w:val="00E47464"/>
    <w:rsid w:val="00E47633"/>
    <w:rsid w:val="00E476EE"/>
    <w:rsid w:val="00E546B7"/>
    <w:rsid w:val="00E549F6"/>
    <w:rsid w:val="00E55483"/>
    <w:rsid w:val="00E563B8"/>
    <w:rsid w:val="00E6162C"/>
    <w:rsid w:val="00E61C45"/>
    <w:rsid w:val="00E622E5"/>
    <w:rsid w:val="00E625B4"/>
    <w:rsid w:val="00E64272"/>
    <w:rsid w:val="00E67C0F"/>
    <w:rsid w:val="00E67C44"/>
    <w:rsid w:val="00E706FF"/>
    <w:rsid w:val="00E70C9A"/>
    <w:rsid w:val="00E72B78"/>
    <w:rsid w:val="00E75B33"/>
    <w:rsid w:val="00E77F4A"/>
    <w:rsid w:val="00E81ED4"/>
    <w:rsid w:val="00E82BA0"/>
    <w:rsid w:val="00E848BD"/>
    <w:rsid w:val="00E85B1E"/>
    <w:rsid w:val="00E85F7C"/>
    <w:rsid w:val="00E862E2"/>
    <w:rsid w:val="00E86D26"/>
    <w:rsid w:val="00E916FA"/>
    <w:rsid w:val="00E91738"/>
    <w:rsid w:val="00E9243C"/>
    <w:rsid w:val="00E930F8"/>
    <w:rsid w:val="00E9347A"/>
    <w:rsid w:val="00E93954"/>
    <w:rsid w:val="00E96602"/>
    <w:rsid w:val="00E96A13"/>
    <w:rsid w:val="00E97092"/>
    <w:rsid w:val="00E97E7B"/>
    <w:rsid w:val="00EA0237"/>
    <w:rsid w:val="00EA2CEA"/>
    <w:rsid w:val="00EA51BC"/>
    <w:rsid w:val="00EB09E1"/>
    <w:rsid w:val="00EB3EB7"/>
    <w:rsid w:val="00EB6B52"/>
    <w:rsid w:val="00EC00F9"/>
    <w:rsid w:val="00EC0ED1"/>
    <w:rsid w:val="00EC1C72"/>
    <w:rsid w:val="00EC38A9"/>
    <w:rsid w:val="00EC6A0E"/>
    <w:rsid w:val="00ED051F"/>
    <w:rsid w:val="00ED4AB0"/>
    <w:rsid w:val="00EE0925"/>
    <w:rsid w:val="00EE0B01"/>
    <w:rsid w:val="00EE2C8A"/>
    <w:rsid w:val="00EE3DFD"/>
    <w:rsid w:val="00EE40FB"/>
    <w:rsid w:val="00EE463D"/>
    <w:rsid w:val="00EE46D9"/>
    <w:rsid w:val="00EE637E"/>
    <w:rsid w:val="00EE70C8"/>
    <w:rsid w:val="00EE729E"/>
    <w:rsid w:val="00EF1058"/>
    <w:rsid w:val="00EF4177"/>
    <w:rsid w:val="00EF4CE6"/>
    <w:rsid w:val="00EF61A8"/>
    <w:rsid w:val="00EF6BE4"/>
    <w:rsid w:val="00EF70F8"/>
    <w:rsid w:val="00F05D9B"/>
    <w:rsid w:val="00F1632D"/>
    <w:rsid w:val="00F16778"/>
    <w:rsid w:val="00F16DA9"/>
    <w:rsid w:val="00F20A22"/>
    <w:rsid w:val="00F21B4E"/>
    <w:rsid w:val="00F23BF2"/>
    <w:rsid w:val="00F23DCC"/>
    <w:rsid w:val="00F34182"/>
    <w:rsid w:val="00F349FF"/>
    <w:rsid w:val="00F35D4F"/>
    <w:rsid w:val="00F35F51"/>
    <w:rsid w:val="00F370DD"/>
    <w:rsid w:val="00F379B9"/>
    <w:rsid w:val="00F40F4D"/>
    <w:rsid w:val="00F41564"/>
    <w:rsid w:val="00F4259D"/>
    <w:rsid w:val="00F42BDD"/>
    <w:rsid w:val="00F42C6C"/>
    <w:rsid w:val="00F42FCE"/>
    <w:rsid w:val="00F450DB"/>
    <w:rsid w:val="00F50BFF"/>
    <w:rsid w:val="00F558E9"/>
    <w:rsid w:val="00F55D49"/>
    <w:rsid w:val="00F60186"/>
    <w:rsid w:val="00F61915"/>
    <w:rsid w:val="00F66F95"/>
    <w:rsid w:val="00F72F51"/>
    <w:rsid w:val="00F74108"/>
    <w:rsid w:val="00F7478C"/>
    <w:rsid w:val="00F751E8"/>
    <w:rsid w:val="00F752D3"/>
    <w:rsid w:val="00F77C70"/>
    <w:rsid w:val="00F820A0"/>
    <w:rsid w:val="00F84C02"/>
    <w:rsid w:val="00F8619A"/>
    <w:rsid w:val="00F86CAE"/>
    <w:rsid w:val="00F87376"/>
    <w:rsid w:val="00F87989"/>
    <w:rsid w:val="00F90276"/>
    <w:rsid w:val="00F91863"/>
    <w:rsid w:val="00F91D0E"/>
    <w:rsid w:val="00F91D9A"/>
    <w:rsid w:val="00F91EBF"/>
    <w:rsid w:val="00F968D5"/>
    <w:rsid w:val="00FA2382"/>
    <w:rsid w:val="00FA3607"/>
    <w:rsid w:val="00FA5D4D"/>
    <w:rsid w:val="00FB33CB"/>
    <w:rsid w:val="00FC0040"/>
    <w:rsid w:val="00FC6AAD"/>
    <w:rsid w:val="00FC7214"/>
    <w:rsid w:val="00FC7D7B"/>
    <w:rsid w:val="00FD03DC"/>
    <w:rsid w:val="00FD2700"/>
    <w:rsid w:val="00FD39F7"/>
    <w:rsid w:val="00FD40DB"/>
    <w:rsid w:val="00FE059D"/>
    <w:rsid w:val="00FE06C7"/>
    <w:rsid w:val="00FE1A96"/>
    <w:rsid w:val="00FE2988"/>
    <w:rsid w:val="00FE3E2A"/>
    <w:rsid w:val="00FE6B82"/>
    <w:rsid w:val="00FE7140"/>
    <w:rsid w:val="00FF1D7B"/>
    <w:rsid w:val="00FF4567"/>
    <w:rsid w:val="00FF4C86"/>
    <w:rsid w:val="00FF6378"/>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32293"/>
  <w15:chartTrackingRefBased/>
  <w15:docId w15:val="{98DB2BC5-E5CD-4B61-A65E-AB00707ED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lv-LV"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arasts">
    <w:name w:val="Normal"/>
    <w:qFormat/>
    <w:rsid w:val="00847503"/>
    <w:rPr>
      <w:lang w:val="en-US"/>
    </w:rPr>
  </w:style>
  <w:style w:type="paragraph" w:styleId="Virsraksts1">
    <w:name w:val="heading 1"/>
    <w:basedOn w:val="Parasts"/>
    <w:next w:val="Parasts"/>
    <w:link w:val="Virsraksts1Rakstz"/>
    <w:uiPriority w:val="9"/>
    <w:qFormat/>
    <w:rsid w:val="00246B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Virsraksts2">
    <w:name w:val="heading 2"/>
    <w:basedOn w:val="Parasts"/>
    <w:next w:val="Parasts"/>
    <w:link w:val="Virsraksts2Rakstz"/>
    <w:uiPriority w:val="9"/>
    <w:semiHidden/>
    <w:unhideWhenUsed/>
    <w:qFormat/>
    <w:rsid w:val="00246B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Virsraksts3">
    <w:name w:val="heading 3"/>
    <w:basedOn w:val="Parasts"/>
    <w:next w:val="Parasts"/>
    <w:link w:val="Virsraksts3Rakstz"/>
    <w:uiPriority w:val="9"/>
    <w:semiHidden/>
    <w:unhideWhenUsed/>
    <w:qFormat/>
    <w:rsid w:val="00246B44"/>
    <w:pPr>
      <w:keepNext/>
      <w:keepLines/>
      <w:spacing w:before="160" w:after="80"/>
      <w:outlineLvl w:val="2"/>
    </w:pPr>
    <w:rPr>
      <w:rFonts w:eastAsiaTheme="majorEastAsia" w:cstheme="majorBidi"/>
      <w:color w:val="0F4761" w:themeColor="accent1" w:themeShade="BF"/>
      <w:sz w:val="28"/>
      <w:szCs w:val="28"/>
    </w:rPr>
  </w:style>
  <w:style w:type="paragraph" w:styleId="Virsraksts4">
    <w:name w:val="heading 4"/>
    <w:basedOn w:val="Parasts"/>
    <w:next w:val="Parasts"/>
    <w:link w:val="Virsraksts4Rakstz"/>
    <w:uiPriority w:val="9"/>
    <w:semiHidden/>
    <w:unhideWhenUsed/>
    <w:qFormat/>
    <w:rsid w:val="00246B44"/>
    <w:pPr>
      <w:keepNext/>
      <w:keepLines/>
      <w:spacing w:before="80" w:after="40"/>
      <w:outlineLvl w:val="3"/>
    </w:pPr>
    <w:rPr>
      <w:rFonts w:eastAsiaTheme="majorEastAsia" w:cstheme="majorBidi"/>
      <w:i/>
      <w:iCs/>
      <w:color w:val="0F4761" w:themeColor="accent1" w:themeShade="BF"/>
    </w:rPr>
  </w:style>
  <w:style w:type="paragraph" w:styleId="Virsraksts5">
    <w:name w:val="heading 5"/>
    <w:basedOn w:val="Parasts"/>
    <w:next w:val="Parasts"/>
    <w:link w:val="Virsraksts5Rakstz"/>
    <w:uiPriority w:val="9"/>
    <w:semiHidden/>
    <w:unhideWhenUsed/>
    <w:qFormat/>
    <w:rsid w:val="00246B44"/>
    <w:pPr>
      <w:keepNext/>
      <w:keepLines/>
      <w:spacing w:before="80" w:after="40"/>
      <w:outlineLvl w:val="4"/>
    </w:pPr>
    <w:rPr>
      <w:rFonts w:eastAsiaTheme="majorEastAsia" w:cstheme="majorBidi"/>
      <w:color w:val="0F4761" w:themeColor="accent1" w:themeShade="BF"/>
    </w:rPr>
  </w:style>
  <w:style w:type="paragraph" w:styleId="Virsraksts6">
    <w:name w:val="heading 6"/>
    <w:basedOn w:val="Parasts"/>
    <w:next w:val="Parasts"/>
    <w:link w:val="Virsraksts6Rakstz"/>
    <w:uiPriority w:val="9"/>
    <w:semiHidden/>
    <w:unhideWhenUsed/>
    <w:qFormat/>
    <w:rsid w:val="00246B44"/>
    <w:pPr>
      <w:keepNext/>
      <w:keepLines/>
      <w:spacing w:before="40" w:after="0"/>
      <w:outlineLvl w:val="5"/>
    </w:pPr>
    <w:rPr>
      <w:rFonts w:eastAsiaTheme="majorEastAsia" w:cstheme="majorBidi"/>
      <w:i/>
      <w:iCs/>
      <w:color w:val="595959" w:themeColor="text1" w:themeTint="A6"/>
    </w:rPr>
  </w:style>
  <w:style w:type="paragraph" w:styleId="Virsraksts7">
    <w:name w:val="heading 7"/>
    <w:basedOn w:val="Parasts"/>
    <w:next w:val="Parasts"/>
    <w:link w:val="Virsraksts7Rakstz"/>
    <w:uiPriority w:val="9"/>
    <w:semiHidden/>
    <w:unhideWhenUsed/>
    <w:qFormat/>
    <w:rsid w:val="00246B44"/>
    <w:pPr>
      <w:keepNext/>
      <w:keepLines/>
      <w:spacing w:before="40" w:after="0"/>
      <w:outlineLvl w:val="6"/>
    </w:pPr>
    <w:rPr>
      <w:rFonts w:eastAsiaTheme="majorEastAsia" w:cstheme="majorBidi"/>
      <w:color w:val="595959" w:themeColor="text1" w:themeTint="A6"/>
    </w:rPr>
  </w:style>
  <w:style w:type="paragraph" w:styleId="Virsraksts8">
    <w:name w:val="heading 8"/>
    <w:basedOn w:val="Parasts"/>
    <w:next w:val="Parasts"/>
    <w:link w:val="Virsraksts8Rakstz"/>
    <w:uiPriority w:val="9"/>
    <w:semiHidden/>
    <w:unhideWhenUsed/>
    <w:qFormat/>
    <w:rsid w:val="00246B44"/>
    <w:pPr>
      <w:keepNext/>
      <w:keepLines/>
      <w:spacing w:after="0"/>
      <w:outlineLvl w:val="7"/>
    </w:pPr>
    <w:rPr>
      <w:rFonts w:eastAsiaTheme="majorEastAsia" w:cstheme="majorBidi"/>
      <w:i/>
      <w:iCs/>
      <w:color w:val="272727" w:themeColor="text1" w:themeTint="D8"/>
    </w:rPr>
  </w:style>
  <w:style w:type="paragraph" w:styleId="Virsraksts9">
    <w:name w:val="heading 9"/>
    <w:basedOn w:val="Parasts"/>
    <w:next w:val="Parasts"/>
    <w:link w:val="Virsraksts9Rakstz"/>
    <w:uiPriority w:val="9"/>
    <w:semiHidden/>
    <w:unhideWhenUsed/>
    <w:qFormat/>
    <w:rsid w:val="00246B44"/>
    <w:pPr>
      <w:keepNext/>
      <w:keepLines/>
      <w:spacing w:after="0"/>
      <w:outlineLvl w:val="8"/>
    </w:pPr>
    <w:rPr>
      <w:rFonts w:eastAsiaTheme="majorEastAsia" w:cstheme="majorBidi"/>
      <w:color w:val="272727" w:themeColor="text1" w:themeTint="D8"/>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customStyle="1" w:styleId="Virsraksts1Rakstz">
    <w:name w:val="Virsraksts 1 Rakstz."/>
    <w:basedOn w:val="Noklusjumarindkopasfonts"/>
    <w:link w:val="Virsraksts1"/>
    <w:uiPriority w:val="9"/>
    <w:rsid w:val="00246B44"/>
    <w:rPr>
      <w:rFonts w:asciiTheme="majorHAnsi" w:eastAsiaTheme="majorEastAsia" w:hAnsiTheme="majorHAnsi" w:cstheme="majorBidi"/>
      <w:color w:val="0F4761" w:themeColor="accent1" w:themeShade="BF"/>
      <w:sz w:val="40"/>
      <w:szCs w:val="40"/>
    </w:rPr>
  </w:style>
  <w:style w:type="character" w:customStyle="1" w:styleId="Virsraksts2Rakstz">
    <w:name w:val="Virsraksts 2 Rakstz."/>
    <w:basedOn w:val="Noklusjumarindkopasfonts"/>
    <w:link w:val="Virsraksts2"/>
    <w:uiPriority w:val="9"/>
    <w:semiHidden/>
    <w:rsid w:val="00246B44"/>
    <w:rPr>
      <w:rFonts w:asciiTheme="majorHAnsi" w:eastAsiaTheme="majorEastAsia" w:hAnsiTheme="majorHAnsi" w:cstheme="majorBidi"/>
      <w:color w:val="0F4761" w:themeColor="accent1" w:themeShade="BF"/>
      <w:sz w:val="32"/>
      <w:szCs w:val="32"/>
    </w:rPr>
  </w:style>
  <w:style w:type="character" w:customStyle="1" w:styleId="Virsraksts3Rakstz">
    <w:name w:val="Virsraksts 3 Rakstz."/>
    <w:basedOn w:val="Noklusjumarindkopasfonts"/>
    <w:link w:val="Virsraksts3"/>
    <w:uiPriority w:val="9"/>
    <w:semiHidden/>
    <w:rsid w:val="00246B44"/>
    <w:rPr>
      <w:rFonts w:eastAsiaTheme="majorEastAsia" w:cstheme="majorBidi"/>
      <w:color w:val="0F4761" w:themeColor="accent1" w:themeShade="BF"/>
      <w:sz w:val="28"/>
      <w:szCs w:val="28"/>
    </w:rPr>
  </w:style>
  <w:style w:type="character" w:customStyle="1" w:styleId="Virsraksts4Rakstz">
    <w:name w:val="Virsraksts 4 Rakstz."/>
    <w:basedOn w:val="Noklusjumarindkopasfonts"/>
    <w:link w:val="Virsraksts4"/>
    <w:uiPriority w:val="9"/>
    <w:semiHidden/>
    <w:rsid w:val="00246B44"/>
    <w:rPr>
      <w:rFonts w:eastAsiaTheme="majorEastAsia" w:cstheme="majorBidi"/>
      <w:i/>
      <w:iCs/>
      <w:color w:val="0F4761" w:themeColor="accent1" w:themeShade="BF"/>
    </w:rPr>
  </w:style>
  <w:style w:type="character" w:customStyle="1" w:styleId="Virsraksts5Rakstz">
    <w:name w:val="Virsraksts 5 Rakstz."/>
    <w:basedOn w:val="Noklusjumarindkopasfonts"/>
    <w:link w:val="Virsraksts5"/>
    <w:uiPriority w:val="9"/>
    <w:semiHidden/>
    <w:rsid w:val="00246B44"/>
    <w:rPr>
      <w:rFonts w:eastAsiaTheme="majorEastAsia" w:cstheme="majorBidi"/>
      <w:color w:val="0F4761" w:themeColor="accent1" w:themeShade="BF"/>
    </w:rPr>
  </w:style>
  <w:style w:type="character" w:customStyle="1" w:styleId="Virsraksts6Rakstz">
    <w:name w:val="Virsraksts 6 Rakstz."/>
    <w:basedOn w:val="Noklusjumarindkopasfonts"/>
    <w:link w:val="Virsraksts6"/>
    <w:uiPriority w:val="9"/>
    <w:semiHidden/>
    <w:rsid w:val="00246B44"/>
    <w:rPr>
      <w:rFonts w:eastAsiaTheme="majorEastAsia" w:cstheme="majorBidi"/>
      <w:i/>
      <w:iCs/>
      <w:color w:val="595959" w:themeColor="text1" w:themeTint="A6"/>
    </w:rPr>
  </w:style>
  <w:style w:type="character" w:customStyle="1" w:styleId="Virsraksts7Rakstz">
    <w:name w:val="Virsraksts 7 Rakstz."/>
    <w:basedOn w:val="Noklusjumarindkopasfonts"/>
    <w:link w:val="Virsraksts7"/>
    <w:uiPriority w:val="9"/>
    <w:semiHidden/>
    <w:rsid w:val="00246B44"/>
    <w:rPr>
      <w:rFonts w:eastAsiaTheme="majorEastAsia" w:cstheme="majorBidi"/>
      <w:color w:val="595959" w:themeColor="text1" w:themeTint="A6"/>
    </w:rPr>
  </w:style>
  <w:style w:type="character" w:customStyle="1" w:styleId="Virsraksts8Rakstz">
    <w:name w:val="Virsraksts 8 Rakstz."/>
    <w:basedOn w:val="Noklusjumarindkopasfonts"/>
    <w:link w:val="Virsraksts8"/>
    <w:uiPriority w:val="9"/>
    <w:semiHidden/>
    <w:rsid w:val="00246B44"/>
    <w:rPr>
      <w:rFonts w:eastAsiaTheme="majorEastAsia" w:cstheme="majorBidi"/>
      <w:i/>
      <w:iCs/>
      <w:color w:val="272727" w:themeColor="text1" w:themeTint="D8"/>
    </w:rPr>
  </w:style>
  <w:style w:type="character" w:customStyle="1" w:styleId="Virsraksts9Rakstz">
    <w:name w:val="Virsraksts 9 Rakstz."/>
    <w:basedOn w:val="Noklusjumarindkopasfonts"/>
    <w:link w:val="Virsraksts9"/>
    <w:uiPriority w:val="9"/>
    <w:semiHidden/>
    <w:rsid w:val="00246B44"/>
    <w:rPr>
      <w:rFonts w:eastAsiaTheme="majorEastAsia" w:cstheme="majorBidi"/>
      <w:color w:val="272727" w:themeColor="text1" w:themeTint="D8"/>
    </w:rPr>
  </w:style>
  <w:style w:type="paragraph" w:styleId="Nosaukums">
    <w:name w:val="Title"/>
    <w:basedOn w:val="Parasts"/>
    <w:next w:val="Parasts"/>
    <w:link w:val="NosaukumsRakstz"/>
    <w:uiPriority w:val="10"/>
    <w:qFormat/>
    <w:rsid w:val="00246B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osaukumsRakstz">
    <w:name w:val="Nosaukums Rakstz."/>
    <w:basedOn w:val="Noklusjumarindkopasfonts"/>
    <w:link w:val="Nosaukums"/>
    <w:uiPriority w:val="10"/>
    <w:rsid w:val="00246B44"/>
    <w:rPr>
      <w:rFonts w:asciiTheme="majorHAnsi" w:eastAsiaTheme="majorEastAsia" w:hAnsiTheme="majorHAnsi" w:cstheme="majorBidi"/>
      <w:spacing w:val="-10"/>
      <w:kern w:val="28"/>
      <w:sz w:val="56"/>
      <w:szCs w:val="56"/>
    </w:rPr>
  </w:style>
  <w:style w:type="paragraph" w:styleId="Apakvirsraksts">
    <w:name w:val="Subtitle"/>
    <w:basedOn w:val="Parasts"/>
    <w:next w:val="Parasts"/>
    <w:link w:val="ApakvirsrakstsRakstz"/>
    <w:uiPriority w:val="11"/>
    <w:qFormat/>
    <w:rsid w:val="00246B44"/>
    <w:pPr>
      <w:numPr>
        <w:ilvl w:val="1"/>
      </w:numPr>
    </w:pPr>
    <w:rPr>
      <w:rFonts w:eastAsiaTheme="majorEastAsia" w:cstheme="majorBidi"/>
      <w:color w:val="595959" w:themeColor="text1" w:themeTint="A6"/>
      <w:spacing w:val="15"/>
      <w:sz w:val="28"/>
      <w:szCs w:val="28"/>
    </w:rPr>
  </w:style>
  <w:style w:type="character" w:customStyle="1" w:styleId="ApakvirsrakstsRakstz">
    <w:name w:val="Apakšvirsraksts Rakstz."/>
    <w:basedOn w:val="Noklusjumarindkopasfonts"/>
    <w:link w:val="Apakvirsraksts"/>
    <w:uiPriority w:val="11"/>
    <w:rsid w:val="00246B44"/>
    <w:rPr>
      <w:rFonts w:eastAsiaTheme="majorEastAsia" w:cstheme="majorBidi"/>
      <w:color w:val="595959" w:themeColor="text1" w:themeTint="A6"/>
      <w:spacing w:val="15"/>
      <w:sz w:val="28"/>
      <w:szCs w:val="28"/>
    </w:rPr>
  </w:style>
  <w:style w:type="paragraph" w:styleId="Citts">
    <w:name w:val="Quote"/>
    <w:basedOn w:val="Parasts"/>
    <w:next w:val="Parasts"/>
    <w:link w:val="CittsRakstz"/>
    <w:uiPriority w:val="29"/>
    <w:qFormat/>
    <w:rsid w:val="00246B44"/>
    <w:pPr>
      <w:spacing w:before="160"/>
      <w:jc w:val="center"/>
    </w:pPr>
    <w:rPr>
      <w:i/>
      <w:iCs/>
      <w:color w:val="404040" w:themeColor="text1" w:themeTint="BF"/>
    </w:rPr>
  </w:style>
  <w:style w:type="character" w:customStyle="1" w:styleId="CittsRakstz">
    <w:name w:val="Citāts Rakstz."/>
    <w:basedOn w:val="Noklusjumarindkopasfonts"/>
    <w:link w:val="Citts"/>
    <w:uiPriority w:val="29"/>
    <w:rsid w:val="00246B44"/>
    <w:rPr>
      <w:i/>
      <w:iCs/>
      <w:color w:val="404040" w:themeColor="text1" w:themeTint="BF"/>
    </w:rPr>
  </w:style>
  <w:style w:type="paragraph" w:styleId="Sarakstarindkopa">
    <w:name w:val="List Paragraph"/>
    <w:basedOn w:val="Parasts"/>
    <w:uiPriority w:val="34"/>
    <w:qFormat/>
    <w:rsid w:val="00246B44"/>
    <w:pPr>
      <w:ind w:left="720"/>
      <w:contextualSpacing/>
    </w:pPr>
  </w:style>
  <w:style w:type="character" w:styleId="Intensvsizclums">
    <w:name w:val="Intense Emphasis"/>
    <w:basedOn w:val="Noklusjumarindkopasfonts"/>
    <w:uiPriority w:val="21"/>
    <w:qFormat/>
    <w:rsid w:val="00246B44"/>
    <w:rPr>
      <w:i/>
      <w:iCs/>
      <w:color w:val="0F4761" w:themeColor="accent1" w:themeShade="BF"/>
    </w:rPr>
  </w:style>
  <w:style w:type="paragraph" w:styleId="Intensvscitts">
    <w:name w:val="Intense Quote"/>
    <w:basedOn w:val="Parasts"/>
    <w:next w:val="Parasts"/>
    <w:link w:val="IntensvscittsRakstz"/>
    <w:uiPriority w:val="30"/>
    <w:qFormat/>
    <w:rsid w:val="00246B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vscittsRakstz">
    <w:name w:val="Intensīvs citāts Rakstz."/>
    <w:basedOn w:val="Noklusjumarindkopasfonts"/>
    <w:link w:val="Intensvscitts"/>
    <w:uiPriority w:val="30"/>
    <w:rsid w:val="00246B44"/>
    <w:rPr>
      <w:i/>
      <w:iCs/>
      <w:color w:val="0F4761" w:themeColor="accent1" w:themeShade="BF"/>
    </w:rPr>
  </w:style>
  <w:style w:type="character" w:styleId="Intensvaatsauce">
    <w:name w:val="Intense Reference"/>
    <w:basedOn w:val="Noklusjumarindkopasfonts"/>
    <w:uiPriority w:val="32"/>
    <w:qFormat/>
    <w:rsid w:val="00246B44"/>
    <w:rPr>
      <w:b/>
      <w:bCs/>
      <w:smallCaps/>
      <w:color w:val="0F4761" w:themeColor="accent1" w:themeShade="BF"/>
      <w:spacing w:val="5"/>
    </w:rPr>
  </w:style>
  <w:style w:type="character" w:styleId="Hipersaite">
    <w:name w:val="Hyperlink"/>
    <w:basedOn w:val="Noklusjumarindkopasfonts"/>
    <w:uiPriority w:val="99"/>
    <w:unhideWhenUsed/>
    <w:rsid w:val="00246B44"/>
    <w:rPr>
      <w:color w:val="0000FF"/>
      <w:u w:val="single"/>
    </w:rPr>
  </w:style>
  <w:style w:type="paragraph" w:customStyle="1" w:styleId="paragraph">
    <w:name w:val="paragraph"/>
    <w:basedOn w:val="Parasts"/>
    <w:rsid w:val="006671DF"/>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normaltextrun">
    <w:name w:val="normaltextrun"/>
    <w:basedOn w:val="Noklusjumarindkopasfonts"/>
    <w:rsid w:val="006671DF"/>
  </w:style>
  <w:style w:type="character" w:customStyle="1" w:styleId="eop">
    <w:name w:val="eop"/>
    <w:basedOn w:val="Noklusjumarindkopasfonts"/>
    <w:rsid w:val="006671DF"/>
  </w:style>
  <w:style w:type="table" w:styleId="Reatabula">
    <w:name w:val="Table Grid"/>
    <w:basedOn w:val="Parastatabula"/>
    <w:uiPriority w:val="39"/>
    <w:rsid w:val="00E91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entraatsauce">
    <w:name w:val="annotation reference"/>
    <w:basedOn w:val="Noklusjumarindkopasfonts"/>
    <w:uiPriority w:val="99"/>
    <w:semiHidden/>
    <w:unhideWhenUsed/>
    <w:rsid w:val="00E848BD"/>
    <w:rPr>
      <w:sz w:val="16"/>
      <w:szCs w:val="16"/>
    </w:rPr>
  </w:style>
  <w:style w:type="paragraph" w:styleId="Komentrateksts">
    <w:name w:val="annotation text"/>
    <w:basedOn w:val="Parasts"/>
    <w:link w:val="KomentratekstsRakstz"/>
    <w:uiPriority w:val="99"/>
    <w:semiHidden/>
    <w:unhideWhenUsed/>
    <w:rsid w:val="00E848BD"/>
    <w:pPr>
      <w:spacing w:line="240" w:lineRule="auto"/>
    </w:pPr>
    <w:rPr>
      <w:sz w:val="20"/>
      <w:szCs w:val="20"/>
    </w:rPr>
  </w:style>
  <w:style w:type="character" w:customStyle="1" w:styleId="KomentratekstsRakstz">
    <w:name w:val="Komentāra teksts Rakstz."/>
    <w:basedOn w:val="Noklusjumarindkopasfonts"/>
    <w:link w:val="Komentrateksts"/>
    <w:uiPriority w:val="99"/>
    <w:semiHidden/>
    <w:rsid w:val="00E848BD"/>
    <w:rPr>
      <w:sz w:val="20"/>
      <w:szCs w:val="20"/>
    </w:rPr>
  </w:style>
  <w:style w:type="paragraph" w:styleId="Komentratma">
    <w:name w:val="annotation subject"/>
    <w:basedOn w:val="Komentrateksts"/>
    <w:next w:val="Komentrateksts"/>
    <w:link w:val="KomentratmaRakstz"/>
    <w:uiPriority w:val="99"/>
    <w:semiHidden/>
    <w:unhideWhenUsed/>
    <w:rsid w:val="00E848BD"/>
    <w:rPr>
      <w:b/>
      <w:bCs/>
    </w:rPr>
  </w:style>
  <w:style w:type="character" w:customStyle="1" w:styleId="KomentratmaRakstz">
    <w:name w:val="Komentāra tēma Rakstz."/>
    <w:basedOn w:val="KomentratekstsRakstz"/>
    <w:link w:val="Komentratma"/>
    <w:uiPriority w:val="99"/>
    <w:semiHidden/>
    <w:rsid w:val="00E848BD"/>
    <w:rPr>
      <w:b/>
      <w:bCs/>
      <w:sz w:val="20"/>
      <w:szCs w:val="20"/>
    </w:rPr>
  </w:style>
  <w:style w:type="table" w:styleId="Vienkratabula4">
    <w:name w:val="Plain Table 4"/>
    <w:basedOn w:val="Parastatabula"/>
    <w:uiPriority w:val="44"/>
    <w:rsid w:val="00EA02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Parasts"/>
    <w:link w:val="EndNoteBibliographyTitleRakstz"/>
    <w:rsid w:val="00CA34BF"/>
    <w:pPr>
      <w:spacing w:after="0"/>
      <w:jc w:val="center"/>
    </w:pPr>
    <w:rPr>
      <w:rFonts w:ascii="Aptos" w:hAnsi="Aptos"/>
      <w:noProof/>
    </w:rPr>
  </w:style>
  <w:style w:type="character" w:customStyle="1" w:styleId="EndNoteBibliographyTitleRakstz">
    <w:name w:val="EndNote Bibliography Title Rakstz."/>
    <w:basedOn w:val="Noklusjumarindkopasfonts"/>
    <w:link w:val="EndNoteBibliographyTitle"/>
    <w:rsid w:val="00CA34BF"/>
    <w:rPr>
      <w:rFonts w:ascii="Aptos" w:hAnsi="Aptos"/>
      <w:noProof/>
      <w:lang w:val="en-US"/>
    </w:rPr>
  </w:style>
  <w:style w:type="paragraph" w:customStyle="1" w:styleId="EndNoteBibliography">
    <w:name w:val="EndNote Bibliography"/>
    <w:basedOn w:val="Parasts"/>
    <w:link w:val="EndNoteBibliographyRakstz"/>
    <w:rsid w:val="00CA34BF"/>
    <w:pPr>
      <w:spacing w:line="240" w:lineRule="auto"/>
    </w:pPr>
    <w:rPr>
      <w:rFonts w:ascii="Aptos" w:hAnsi="Aptos"/>
      <w:noProof/>
    </w:rPr>
  </w:style>
  <w:style w:type="character" w:customStyle="1" w:styleId="EndNoteBibliographyRakstz">
    <w:name w:val="EndNote Bibliography Rakstz."/>
    <w:basedOn w:val="Noklusjumarindkopasfonts"/>
    <w:link w:val="EndNoteBibliography"/>
    <w:rsid w:val="00CA34BF"/>
    <w:rPr>
      <w:rFonts w:ascii="Aptos" w:hAnsi="Aptos"/>
      <w:noProof/>
      <w:lang w:val="en-US"/>
    </w:rPr>
  </w:style>
  <w:style w:type="character" w:styleId="Neatrisintapieminana">
    <w:name w:val="Unresolved Mention"/>
    <w:basedOn w:val="Noklusjumarindkopasfonts"/>
    <w:uiPriority w:val="99"/>
    <w:semiHidden/>
    <w:unhideWhenUsed/>
    <w:rsid w:val="00CA34BF"/>
    <w:rPr>
      <w:color w:val="605E5C"/>
      <w:shd w:val="clear" w:color="auto" w:fill="E1DFDD"/>
    </w:rPr>
  </w:style>
  <w:style w:type="paragraph" w:styleId="Prskatjums">
    <w:name w:val="Revision"/>
    <w:hidden/>
    <w:uiPriority w:val="99"/>
    <w:semiHidden/>
    <w:rsid w:val="00E146EE"/>
    <w:pPr>
      <w:spacing w:after="0" w:line="240" w:lineRule="auto"/>
    </w:pPr>
  </w:style>
  <w:style w:type="table" w:styleId="Vienkratabula2">
    <w:name w:val="Plain Table 2"/>
    <w:basedOn w:val="Parastatabula"/>
    <w:uiPriority w:val="42"/>
    <w:rsid w:val="002E20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araststmeklis">
    <w:name w:val="Normal (Web)"/>
    <w:basedOn w:val="Parasts"/>
    <w:uiPriority w:val="99"/>
    <w:unhideWhenUsed/>
    <w:rsid w:val="00D81BA7"/>
    <w:pPr>
      <w:spacing w:before="100" w:beforeAutospacing="1" w:after="100" w:afterAutospacing="1" w:line="240" w:lineRule="auto"/>
    </w:pPr>
    <w:rPr>
      <w:rFonts w:ascii="Times New Roman" w:eastAsia="Times New Roman" w:hAnsi="Times New Roman" w:cs="Times New Roman"/>
      <w:kern w:val="0"/>
      <w:lang w:eastAsia="lv-LV"/>
      <w14:ligatures w14:val="none"/>
    </w:rPr>
  </w:style>
  <w:style w:type="character" w:styleId="Izclums">
    <w:name w:val="Emphasis"/>
    <w:basedOn w:val="Noklusjumarindkopasfonts"/>
    <w:uiPriority w:val="20"/>
    <w:qFormat/>
    <w:rsid w:val="00390C48"/>
    <w:rPr>
      <w:i/>
      <w:iCs/>
    </w:rPr>
  </w:style>
  <w:style w:type="character" w:styleId="Izteiksmgs">
    <w:name w:val="Strong"/>
    <w:basedOn w:val="Noklusjumarindkopasfonts"/>
    <w:uiPriority w:val="22"/>
    <w:qFormat/>
    <w:rsid w:val="000F3AB3"/>
    <w:rPr>
      <w:b/>
      <w:bCs/>
    </w:rPr>
  </w:style>
  <w:style w:type="paragraph" w:styleId="Balonteksts">
    <w:name w:val="Balloon Text"/>
    <w:basedOn w:val="Parasts"/>
    <w:link w:val="BalontekstsRakstz"/>
    <w:uiPriority w:val="99"/>
    <w:semiHidden/>
    <w:unhideWhenUsed/>
    <w:rsid w:val="00A95BBD"/>
    <w:pPr>
      <w:spacing w:after="0" w:line="240" w:lineRule="auto"/>
    </w:pPr>
    <w:rPr>
      <w:rFonts w:ascii="Times New Roman" w:hAnsi="Times New Roman" w:cs="Times New Roman"/>
      <w:sz w:val="18"/>
      <w:szCs w:val="18"/>
    </w:rPr>
  </w:style>
  <w:style w:type="character" w:customStyle="1" w:styleId="BalontekstsRakstz">
    <w:name w:val="Balonteksts Rakstz."/>
    <w:basedOn w:val="Noklusjumarindkopasfonts"/>
    <w:link w:val="Balonteksts"/>
    <w:uiPriority w:val="99"/>
    <w:semiHidden/>
    <w:rsid w:val="00A95BB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960604">
      <w:bodyDiv w:val="1"/>
      <w:marLeft w:val="0"/>
      <w:marRight w:val="0"/>
      <w:marTop w:val="0"/>
      <w:marBottom w:val="0"/>
      <w:divBdr>
        <w:top w:val="none" w:sz="0" w:space="0" w:color="auto"/>
        <w:left w:val="none" w:sz="0" w:space="0" w:color="auto"/>
        <w:bottom w:val="none" w:sz="0" w:space="0" w:color="auto"/>
        <w:right w:val="none" w:sz="0" w:space="0" w:color="auto"/>
      </w:divBdr>
    </w:div>
    <w:div w:id="224486090">
      <w:bodyDiv w:val="1"/>
      <w:marLeft w:val="0"/>
      <w:marRight w:val="0"/>
      <w:marTop w:val="0"/>
      <w:marBottom w:val="0"/>
      <w:divBdr>
        <w:top w:val="none" w:sz="0" w:space="0" w:color="auto"/>
        <w:left w:val="none" w:sz="0" w:space="0" w:color="auto"/>
        <w:bottom w:val="none" w:sz="0" w:space="0" w:color="auto"/>
        <w:right w:val="none" w:sz="0" w:space="0" w:color="auto"/>
      </w:divBdr>
      <w:divsChild>
        <w:div w:id="1161392129">
          <w:marLeft w:val="0"/>
          <w:marRight w:val="0"/>
          <w:marTop w:val="0"/>
          <w:marBottom w:val="0"/>
          <w:divBdr>
            <w:top w:val="none" w:sz="0" w:space="0" w:color="auto"/>
            <w:left w:val="none" w:sz="0" w:space="0" w:color="auto"/>
            <w:bottom w:val="none" w:sz="0" w:space="0" w:color="auto"/>
            <w:right w:val="none" w:sz="0" w:space="0" w:color="auto"/>
          </w:divBdr>
        </w:div>
        <w:div w:id="1318925464">
          <w:marLeft w:val="0"/>
          <w:marRight w:val="0"/>
          <w:marTop w:val="0"/>
          <w:marBottom w:val="0"/>
          <w:divBdr>
            <w:top w:val="none" w:sz="0" w:space="0" w:color="auto"/>
            <w:left w:val="none" w:sz="0" w:space="0" w:color="auto"/>
            <w:bottom w:val="none" w:sz="0" w:space="0" w:color="auto"/>
            <w:right w:val="none" w:sz="0" w:space="0" w:color="auto"/>
          </w:divBdr>
        </w:div>
        <w:div w:id="2075421849">
          <w:marLeft w:val="0"/>
          <w:marRight w:val="0"/>
          <w:marTop w:val="0"/>
          <w:marBottom w:val="0"/>
          <w:divBdr>
            <w:top w:val="none" w:sz="0" w:space="0" w:color="auto"/>
            <w:left w:val="none" w:sz="0" w:space="0" w:color="auto"/>
            <w:bottom w:val="none" w:sz="0" w:space="0" w:color="auto"/>
            <w:right w:val="none" w:sz="0" w:space="0" w:color="auto"/>
          </w:divBdr>
        </w:div>
      </w:divsChild>
    </w:div>
    <w:div w:id="236865161">
      <w:bodyDiv w:val="1"/>
      <w:marLeft w:val="0"/>
      <w:marRight w:val="0"/>
      <w:marTop w:val="0"/>
      <w:marBottom w:val="0"/>
      <w:divBdr>
        <w:top w:val="none" w:sz="0" w:space="0" w:color="auto"/>
        <w:left w:val="none" w:sz="0" w:space="0" w:color="auto"/>
        <w:bottom w:val="none" w:sz="0" w:space="0" w:color="auto"/>
        <w:right w:val="none" w:sz="0" w:space="0" w:color="auto"/>
      </w:divBdr>
    </w:div>
    <w:div w:id="303972922">
      <w:bodyDiv w:val="1"/>
      <w:marLeft w:val="0"/>
      <w:marRight w:val="0"/>
      <w:marTop w:val="0"/>
      <w:marBottom w:val="0"/>
      <w:divBdr>
        <w:top w:val="none" w:sz="0" w:space="0" w:color="auto"/>
        <w:left w:val="none" w:sz="0" w:space="0" w:color="auto"/>
        <w:bottom w:val="none" w:sz="0" w:space="0" w:color="auto"/>
        <w:right w:val="none" w:sz="0" w:space="0" w:color="auto"/>
      </w:divBdr>
      <w:divsChild>
        <w:div w:id="1621185722">
          <w:marLeft w:val="0"/>
          <w:marRight w:val="0"/>
          <w:marTop w:val="0"/>
          <w:marBottom w:val="0"/>
          <w:divBdr>
            <w:top w:val="none" w:sz="0" w:space="0" w:color="auto"/>
            <w:left w:val="none" w:sz="0" w:space="0" w:color="auto"/>
            <w:bottom w:val="none" w:sz="0" w:space="0" w:color="auto"/>
            <w:right w:val="none" w:sz="0" w:space="0" w:color="auto"/>
          </w:divBdr>
          <w:divsChild>
            <w:div w:id="1543251543">
              <w:marLeft w:val="0"/>
              <w:marRight w:val="0"/>
              <w:marTop w:val="0"/>
              <w:marBottom w:val="0"/>
              <w:divBdr>
                <w:top w:val="none" w:sz="0" w:space="0" w:color="auto"/>
                <w:left w:val="none" w:sz="0" w:space="0" w:color="auto"/>
                <w:bottom w:val="none" w:sz="0" w:space="0" w:color="auto"/>
                <w:right w:val="none" w:sz="0" w:space="0" w:color="auto"/>
              </w:divBdr>
              <w:divsChild>
                <w:div w:id="2124224106">
                  <w:marLeft w:val="0"/>
                  <w:marRight w:val="0"/>
                  <w:marTop w:val="0"/>
                  <w:marBottom w:val="0"/>
                  <w:divBdr>
                    <w:top w:val="none" w:sz="0" w:space="0" w:color="auto"/>
                    <w:left w:val="none" w:sz="0" w:space="0" w:color="auto"/>
                    <w:bottom w:val="none" w:sz="0" w:space="0" w:color="auto"/>
                    <w:right w:val="none" w:sz="0" w:space="0" w:color="auto"/>
                  </w:divBdr>
                  <w:divsChild>
                    <w:div w:id="1762792940">
                      <w:marLeft w:val="0"/>
                      <w:marRight w:val="0"/>
                      <w:marTop w:val="0"/>
                      <w:marBottom w:val="0"/>
                      <w:divBdr>
                        <w:top w:val="none" w:sz="0" w:space="0" w:color="auto"/>
                        <w:left w:val="none" w:sz="0" w:space="0" w:color="auto"/>
                        <w:bottom w:val="none" w:sz="0" w:space="0" w:color="auto"/>
                        <w:right w:val="none" w:sz="0" w:space="0" w:color="auto"/>
                      </w:divBdr>
                      <w:divsChild>
                        <w:div w:id="1779448158">
                          <w:marLeft w:val="0"/>
                          <w:marRight w:val="0"/>
                          <w:marTop w:val="0"/>
                          <w:marBottom w:val="0"/>
                          <w:divBdr>
                            <w:top w:val="none" w:sz="0" w:space="0" w:color="auto"/>
                            <w:left w:val="none" w:sz="0" w:space="0" w:color="auto"/>
                            <w:bottom w:val="none" w:sz="0" w:space="0" w:color="auto"/>
                            <w:right w:val="none" w:sz="0" w:space="0" w:color="auto"/>
                          </w:divBdr>
                          <w:divsChild>
                            <w:div w:id="180607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8386102">
      <w:bodyDiv w:val="1"/>
      <w:marLeft w:val="0"/>
      <w:marRight w:val="0"/>
      <w:marTop w:val="0"/>
      <w:marBottom w:val="0"/>
      <w:divBdr>
        <w:top w:val="none" w:sz="0" w:space="0" w:color="auto"/>
        <w:left w:val="none" w:sz="0" w:space="0" w:color="auto"/>
        <w:bottom w:val="none" w:sz="0" w:space="0" w:color="auto"/>
        <w:right w:val="none" w:sz="0" w:space="0" w:color="auto"/>
      </w:divBdr>
    </w:div>
    <w:div w:id="352153976">
      <w:bodyDiv w:val="1"/>
      <w:marLeft w:val="0"/>
      <w:marRight w:val="0"/>
      <w:marTop w:val="0"/>
      <w:marBottom w:val="0"/>
      <w:divBdr>
        <w:top w:val="none" w:sz="0" w:space="0" w:color="auto"/>
        <w:left w:val="none" w:sz="0" w:space="0" w:color="auto"/>
        <w:bottom w:val="none" w:sz="0" w:space="0" w:color="auto"/>
        <w:right w:val="none" w:sz="0" w:space="0" w:color="auto"/>
      </w:divBdr>
    </w:div>
    <w:div w:id="372851804">
      <w:bodyDiv w:val="1"/>
      <w:marLeft w:val="0"/>
      <w:marRight w:val="0"/>
      <w:marTop w:val="0"/>
      <w:marBottom w:val="0"/>
      <w:divBdr>
        <w:top w:val="none" w:sz="0" w:space="0" w:color="auto"/>
        <w:left w:val="none" w:sz="0" w:space="0" w:color="auto"/>
        <w:bottom w:val="none" w:sz="0" w:space="0" w:color="auto"/>
        <w:right w:val="none" w:sz="0" w:space="0" w:color="auto"/>
      </w:divBdr>
    </w:div>
    <w:div w:id="390857250">
      <w:bodyDiv w:val="1"/>
      <w:marLeft w:val="0"/>
      <w:marRight w:val="0"/>
      <w:marTop w:val="0"/>
      <w:marBottom w:val="0"/>
      <w:divBdr>
        <w:top w:val="none" w:sz="0" w:space="0" w:color="auto"/>
        <w:left w:val="none" w:sz="0" w:space="0" w:color="auto"/>
        <w:bottom w:val="none" w:sz="0" w:space="0" w:color="auto"/>
        <w:right w:val="none" w:sz="0" w:space="0" w:color="auto"/>
      </w:divBdr>
    </w:div>
    <w:div w:id="428433542">
      <w:bodyDiv w:val="1"/>
      <w:marLeft w:val="0"/>
      <w:marRight w:val="0"/>
      <w:marTop w:val="0"/>
      <w:marBottom w:val="0"/>
      <w:divBdr>
        <w:top w:val="none" w:sz="0" w:space="0" w:color="auto"/>
        <w:left w:val="none" w:sz="0" w:space="0" w:color="auto"/>
        <w:bottom w:val="none" w:sz="0" w:space="0" w:color="auto"/>
        <w:right w:val="none" w:sz="0" w:space="0" w:color="auto"/>
      </w:divBdr>
    </w:div>
    <w:div w:id="621770103">
      <w:bodyDiv w:val="1"/>
      <w:marLeft w:val="0"/>
      <w:marRight w:val="0"/>
      <w:marTop w:val="0"/>
      <w:marBottom w:val="0"/>
      <w:divBdr>
        <w:top w:val="none" w:sz="0" w:space="0" w:color="auto"/>
        <w:left w:val="none" w:sz="0" w:space="0" w:color="auto"/>
        <w:bottom w:val="none" w:sz="0" w:space="0" w:color="auto"/>
        <w:right w:val="none" w:sz="0" w:space="0" w:color="auto"/>
      </w:divBdr>
    </w:div>
    <w:div w:id="675309052">
      <w:bodyDiv w:val="1"/>
      <w:marLeft w:val="0"/>
      <w:marRight w:val="0"/>
      <w:marTop w:val="0"/>
      <w:marBottom w:val="0"/>
      <w:divBdr>
        <w:top w:val="none" w:sz="0" w:space="0" w:color="auto"/>
        <w:left w:val="none" w:sz="0" w:space="0" w:color="auto"/>
        <w:bottom w:val="none" w:sz="0" w:space="0" w:color="auto"/>
        <w:right w:val="none" w:sz="0" w:space="0" w:color="auto"/>
      </w:divBdr>
    </w:div>
    <w:div w:id="961113504">
      <w:bodyDiv w:val="1"/>
      <w:marLeft w:val="0"/>
      <w:marRight w:val="0"/>
      <w:marTop w:val="0"/>
      <w:marBottom w:val="0"/>
      <w:divBdr>
        <w:top w:val="none" w:sz="0" w:space="0" w:color="auto"/>
        <w:left w:val="none" w:sz="0" w:space="0" w:color="auto"/>
        <w:bottom w:val="none" w:sz="0" w:space="0" w:color="auto"/>
        <w:right w:val="none" w:sz="0" w:space="0" w:color="auto"/>
      </w:divBdr>
    </w:div>
    <w:div w:id="1208376311">
      <w:bodyDiv w:val="1"/>
      <w:marLeft w:val="0"/>
      <w:marRight w:val="0"/>
      <w:marTop w:val="0"/>
      <w:marBottom w:val="0"/>
      <w:divBdr>
        <w:top w:val="none" w:sz="0" w:space="0" w:color="auto"/>
        <w:left w:val="none" w:sz="0" w:space="0" w:color="auto"/>
        <w:bottom w:val="none" w:sz="0" w:space="0" w:color="auto"/>
        <w:right w:val="none" w:sz="0" w:space="0" w:color="auto"/>
      </w:divBdr>
      <w:divsChild>
        <w:div w:id="1144742040">
          <w:marLeft w:val="0"/>
          <w:marRight w:val="0"/>
          <w:marTop w:val="0"/>
          <w:marBottom w:val="0"/>
          <w:divBdr>
            <w:top w:val="none" w:sz="0" w:space="0" w:color="auto"/>
            <w:left w:val="none" w:sz="0" w:space="0" w:color="auto"/>
            <w:bottom w:val="none" w:sz="0" w:space="0" w:color="auto"/>
            <w:right w:val="none" w:sz="0" w:space="0" w:color="auto"/>
          </w:divBdr>
          <w:divsChild>
            <w:div w:id="208883859">
              <w:marLeft w:val="0"/>
              <w:marRight w:val="0"/>
              <w:marTop w:val="0"/>
              <w:marBottom w:val="0"/>
              <w:divBdr>
                <w:top w:val="none" w:sz="0" w:space="0" w:color="auto"/>
                <w:left w:val="none" w:sz="0" w:space="0" w:color="auto"/>
                <w:bottom w:val="none" w:sz="0" w:space="0" w:color="auto"/>
                <w:right w:val="none" w:sz="0" w:space="0" w:color="auto"/>
              </w:divBdr>
              <w:divsChild>
                <w:div w:id="6492772">
                  <w:marLeft w:val="0"/>
                  <w:marRight w:val="0"/>
                  <w:marTop w:val="0"/>
                  <w:marBottom w:val="0"/>
                  <w:divBdr>
                    <w:top w:val="none" w:sz="0" w:space="0" w:color="auto"/>
                    <w:left w:val="none" w:sz="0" w:space="0" w:color="auto"/>
                    <w:bottom w:val="none" w:sz="0" w:space="0" w:color="auto"/>
                    <w:right w:val="none" w:sz="0" w:space="0" w:color="auto"/>
                  </w:divBdr>
                  <w:divsChild>
                    <w:div w:id="1806963693">
                      <w:marLeft w:val="0"/>
                      <w:marRight w:val="0"/>
                      <w:marTop w:val="0"/>
                      <w:marBottom w:val="0"/>
                      <w:divBdr>
                        <w:top w:val="none" w:sz="0" w:space="0" w:color="auto"/>
                        <w:left w:val="none" w:sz="0" w:space="0" w:color="auto"/>
                        <w:bottom w:val="none" w:sz="0" w:space="0" w:color="auto"/>
                        <w:right w:val="none" w:sz="0" w:space="0" w:color="auto"/>
                      </w:divBdr>
                      <w:divsChild>
                        <w:div w:id="1556702628">
                          <w:marLeft w:val="0"/>
                          <w:marRight w:val="0"/>
                          <w:marTop w:val="0"/>
                          <w:marBottom w:val="0"/>
                          <w:divBdr>
                            <w:top w:val="none" w:sz="0" w:space="0" w:color="auto"/>
                            <w:left w:val="none" w:sz="0" w:space="0" w:color="auto"/>
                            <w:bottom w:val="none" w:sz="0" w:space="0" w:color="auto"/>
                            <w:right w:val="none" w:sz="0" w:space="0" w:color="auto"/>
                          </w:divBdr>
                          <w:divsChild>
                            <w:div w:id="155681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5390672">
      <w:bodyDiv w:val="1"/>
      <w:marLeft w:val="0"/>
      <w:marRight w:val="0"/>
      <w:marTop w:val="0"/>
      <w:marBottom w:val="0"/>
      <w:divBdr>
        <w:top w:val="none" w:sz="0" w:space="0" w:color="auto"/>
        <w:left w:val="none" w:sz="0" w:space="0" w:color="auto"/>
        <w:bottom w:val="none" w:sz="0" w:space="0" w:color="auto"/>
        <w:right w:val="none" w:sz="0" w:space="0" w:color="auto"/>
      </w:divBdr>
      <w:divsChild>
        <w:div w:id="1433741957">
          <w:marLeft w:val="0"/>
          <w:marRight w:val="0"/>
          <w:marTop w:val="0"/>
          <w:marBottom w:val="0"/>
          <w:divBdr>
            <w:top w:val="none" w:sz="0" w:space="0" w:color="auto"/>
            <w:left w:val="none" w:sz="0" w:space="0" w:color="auto"/>
            <w:bottom w:val="none" w:sz="0" w:space="0" w:color="auto"/>
            <w:right w:val="none" w:sz="0" w:space="0" w:color="auto"/>
          </w:divBdr>
        </w:div>
      </w:divsChild>
    </w:div>
    <w:div w:id="1501770587">
      <w:bodyDiv w:val="1"/>
      <w:marLeft w:val="0"/>
      <w:marRight w:val="0"/>
      <w:marTop w:val="0"/>
      <w:marBottom w:val="0"/>
      <w:divBdr>
        <w:top w:val="none" w:sz="0" w:space="0" w:color="auto"/>
        <w:left w:val="none" w:sz="0" w:space="0" w:color="auto"/>
        <w:bottom w:val="none" w:sz="0" w:space="0" w:color="auto"/>
        <w:right w:val="none" w:sz="0" w:space="0" w:color="auto"/>
      </w:divBdr>
    </w:div>
    <w:div w:id="1547331688">
      <w:bodyDiv w:val="1"/>
      <w:marLeft w:val="0"/>
      <w:marRight w:val="0"/>
      <w:marTop w:val="0"/>
      <w:marBottom w:val="0"/>
      <w:divBdr>
        <w:top w:val="none" w:sz="0" w:space="0" w:color="auto"/>
        <w:left w:val="none" w:sz="0" w:space="0" w:color="auto"/>
        <w:bottom w:val="none" w:sz="0" w:space="0" w:color="auto"/>
        <w:right w:val="none" w:sz="0" w:space="0" w:color="auto"/>
      </w:divBdr>
    </w:div>
    <w:div w:id="1563980679">
      <w:bodyDiv w:val="1"/>
      <w:marLeft w:val="0"/>
      <w:marRight w:val="0"/>
      <w:marTop w:val="0"/>
      <w:marBottom w:val="0"/>
      <w:divBdr>
        <w:top w:val="none" w:sz="0" w:space="0" w:color="auto"/>
        <w:left w:val="none" w:sz="0" w:space="0" w:color="auto"/>
        <w:bottom w:val="none" w:sz="0" w:space="0" w:color="auto"/>
        <w:right w:val="none" w:sz="0" w:space="0" w:color="auto"/>
      </w:divBdr>
    </w:div>
    <w:div w:id="1622689817">
      <w:bodyDiv w:val="1"/>
      <w:marLeft w:val="0"/>
      <w:marRight w:val="0"/>
      <w:marTop w:val="0"/>
      <w:marBottom w:val="0"/>
      <w:divBdr>
        <w:top w:val="none" w:sz="0" w:space="0" w:color="auto"/>
        <w:left w:val="none" w:sz="0" w:space="0" w:color="auto"/>
        <w:bottom w:val="none" w:sz="0" w:space="0" w:color="auto"/>
        <w:right w:val="none" w:sz="0" w:space="0" w:color="auto"/>
      </w:divBdr>
    </w:div>
    <w:div w:id="1740127477">
      <w:bodyDiv w:val="1"/>
      <w:marLeft w:val="0"/>
      <w:marRight w:val="0"/>
      <w:marTop w:val="0"/>
      <w:marBottom w:val="0"/>
      <w:divBdr>
        <w:top w:val="none" w:sz="0" w:space="0" w:color="auto"/>
        <w:left w:val="none" w:sz="0" w:space="0" w:color="auto"/>
        <w:bottom w:val="none" w:sz="0" w:space="0" w:color="auto"/>
        <w:right w:val="none" w:sz="0" w:space="0" w:color="auto"/>
      </w:divBdr>
    </w:div>
    <w:div w:id="1815565779">
      <w:bodyDiv w:val="1"/>
      <w:marLeft w:val="0"/>
      <w:marRight w:val="0"/>
      <w:marTop w:val="0"/>
      <w:marBottom w:val="0"/>
      <w:divBdr>
        <w:top w:val="none" w:sz="0" w:space="0" w:color="auto"/>
        <w:left w:val="none" w:sz="0" w:space="0" w:color="auto"/>
        <w:bottom w:val="none" w:sz="0" w:space="0" w:color="auto"/>
        <w:right w:val="none" w:sz="0" w:space="0" w:color="auto"/>
      </w:divBdr>
    </w:div>
    <w:div w:id="1913932196">
      <w:bodyDiv w:val="1"/>
      <w:marLeft w:val="0"/>
      <w:marRight w:val="0"/>
      <w:marTop w:val="0"/>
      <w:marBottom w:val="0"/>
      <w:divBdr>
        <w:top w:val="none" w:sz="0" w:space="0" w:color="auto"/>
        <w:left w:val="none" w:sz="0" w:space="0" w:color="auto"/>
        <w:bottom w:val="none" w:sz="0" w:space="0" w:color="auto"/>
        <w:right w:val="none" w:sz="0" w:space="0" w:color="auto"/>
      </w:divBdr>
    </w:div>
    <w:div w:id="2068142611">
      <w:bodyDiv w:val="1"/>
      <w:marLeft w:val="0"/>
      <w:marRight w:val="0"/>
      <w:marTop w:val="0"/>
      <w:marBottom w:val="0"/>
      <w:divBdr>
        <w:top w:val="none" w:sz="0" w:space="0" w:color="auto"/>
        <w:left w:val="none" w:sz="0" w:space="0" w:color="auto"/>
        <w:bottom w:val="none" w:sz="0" w:space="0" w:color="auto"/>
        <w:right w:val="none" w:sz="0" w:space="0" w:color="auto"/>
      </w:divBdr>
    </w:div>
    <w:div w:id="2093776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doi:https://doi.org/10.1787/9789264278240-e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FD145-BBDA-504F-A67D-45822E5CB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3</TotalTime>
  <Pages>7</Pages>
  <Words>12026</Words>
  <Characters>6855</Characters>
  <Application>Microsoft Office Word</Application>
  <DocSecurity>0</DocSecurity>
  <Lines>57</Lines>
  <Paragraphs>37</Paragraphs>
  <ScaleCrop>false</ScaleCrop>
  <HeadingPairs>
    <vt:vector size="4" baseType="variant">
      <vt:variant>
        <vt:lpstr>Nosaukums</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uta Skrūzkalne</dc:creator>
  <cp:keywords>, docId:CA26C892C4CFA44F3A83324E9075CDB9</cp:keywords>
  <dc:description/>
  <cp:lastModifiedBy>Evija Nagle</cp:lastModifiedBy>
  <cp:revision>118</cp:revision>
  <dcterms:created xsi:type="dcterms:W3CDTF">2024-12-29T19:06:00Z</dcterms:created>
  <dcterms:modified xsi:type="dcterms:W3CDTF">2025-04-02T09:25:00Z</dcterms:modified>
</cp:coreProperties>
</file>